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6DCF5" w14:textId="77777777" w:rsidR="008673FC" w:rsidRDefault="008673FC" w:rsidP="006B74AF">
      <w:pPr>
        <w:pStyle w:val="Heading1"/>
        <w:ind w:left="0" w:firstLine="0"/>
        <w:rPr>
          <w:lang w:eastAsia="zh-CN"/>
        </w:rPr>
      </w:pPr>
    </w:p>
    <w:p w14:paraId="1FFAD90F" w14:textId="77777777" w:rsidR="00EE514A" w:rsidRDefault="00EE514A" w:rsidP="006B74AF">
      <w:pPr>
        <w:pStyle w:val="Heading1"/>
        <w:ind w:left="0" w:firstLine="0"/>
      </w:pPr>
    </w:p>
    <w:p w14:paraId="5A50823E" w14:textId="5540069A"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6D00921C" w:rsidR="007464F1" w:rsidRPr="007464F1" w:rsidRDefault="007E46CF" w:rsidP="006B74AF">
      <w:pPr>
        <w:ind w:firstLine="0"/>
        <w:jc w:val="center"/>
      </w:pPr>
      <w:r>
        <w:t xml:space="preserve">Tracking Moral Foundation Divergence </w:t>
      </w:r>
      <w:r w:rsidR="00E53CE1">
        <w:t>in</w:t>
      </w:r>
      <w:r>
        <w:t xml:space="preserve"> </w:t>
      </w:r>
      <w:r w:rsidR="007464F1" w:rsidRPr="007464F1">
        <w:t xml:space="preserve">Presidential Debate Over </w:t>
      </w:r>
      <w:ins w:id="0" w:author="Xu, Mengyao (MU-Student)" w:date="2020-11-03T10:21:00Z">
        <w:r w:rsidR="001F38B5">
          <w:t>5</w:t>
        </w:r>
      </w:ins>
      <w:del w:id="1" w:author="Xu, Mengyao (MU-Student)" w:date="2020-11-03T10:21:00Z">
        <w:r w:rsidR="005C05EE" w:rsidDel="001F38B5">
          <w:delText>4</w:delText>
        </w:r>
      </w:del>
      <w:r w:rsidR="007464F1" w:rsidRPr="007464F1">
        <w:t>0 Years</w:t>
      </w:r>
    </w:p>
    <w:p w14:paraId="4458AFE5" w14:textId="77777777" w:rsidR="007464F1" w:rsidRPr="007464F1" w:rsidRDefault="007464F1" w:rsidP="006B74AF"/>
    <w:p w14:paraId="7289A0D6" w14:textId="126557FD" w:rsidR="000904F6" w:rsidRPr="009E2D9F" w:rsidRDefault="00BD343C" w:rsidP="006B74AF">
      <w:pPr>
        <w:spacing w:after="120"/>
        <w:ind w:firstLine="0"/>
        <w:jc w:val="center"/>
        <w:rPr>
          <w:lang w:eastAsia="zh-CN"/>
        </w:rPr>
      </w:pPr>
      <w:proofErr w:type="spellStart"/>
      <w:r w:rsidRPr="009E2D9F">
        <w:rPr>
          <w:lang w:eastAsia="zh-CN"/>
        </w:rPr>
        <w:t>Mengyao</w:t>
      </w:r>
      <w:proofErr w:type="spellEnd"/>
      <w:r w:rsidRPr="009E2D9F">
        <w:rPr>
          <w:lang w:eastAsia="zh-CN"/>
        </w:rPr>
        <w:t xml:space="preserve"> Xu</w:t>
      </w:r>
      <w:r w:rsidR="007E46CF">
        <w:rPr>
          <w:lang w:eastAsia="zh-CN"/>
        </w:rPr>
        <w:t xml:space="preserve">, </w:t>
      </w:r>
      <w:proofErr w:type="spellStart"/>
      <w:r w:rsidR="007E46CF">
        <w:rPr>
          <w:lang w:eastAsia="zh-CN"/>
        </w:rPr>
        <w:t>Lingshu</w:t>
      </w:r>
      <w:proofErr w:type="spellEnd"/>
      <w:r w:rsidR="007E46CF">
        <w:rPr>
          <w:lang w:eastAsia="zh-CN"/>
        </w:rPr>
        <w:t xml:space="preserve"> Hu</w:t>
      </w:r>
    </w:p>
    <w:p w14:paraId="16C9F820" w14:textId="5BEB7237" w:rsidR="00BD343C" w:rsidRPr="009E2D9F" w:rsidRDefault="00BD343C" w:rsidP="006B74AF">
      <w:pPr>
        <w:spacing w:after="120"/>
        <w:ind w:firstLine="0"/>
        <w:jc w:val="center"/>
        <w:rPr>
          <w:lang w:eastAsia="zh-CN"/>
        </w:rPr>
      </w:pPr>
      <w:r w:rsidRPr="009E2D9F">
        <w:rPr>
          <w:lang w:eastAsia="zh-CN"/>
        </w:rPr>
        <w:t>Missouri School of Journalism</w:t>
      </w:r>
    </w:p>
    <w:p w14:paraId="2A1DACAD" w14:textId="77777777" w:rsidR="00BD343C" w:rsidRPr="009E2D9F" w:rsidRDefault="00BD343C" w:rsidP="006B74AF">
      <w:pPr>
        <w:spacing w:after="120"/>
        <w:rPr>
          <w:lang w:eastAsia="zh-CN"/>
        </w:rPr>
      </w:pPr>
    </w:p>
    <w:p w14:paraId="0280F885" w14:textId="77777777" w:rsidR="00D82429" w:rsidRPr="009E2D9F" w:rsidRDefault="00D82429" w:rsidP="006B74AF">
      <w:pPr>
        <w:spacing w:after="120"/>
      </w:pPr>
    </w:p>
    <w:p w14:paraId="00E12087" w14:textId="77777777" w:rsidR="00B825F0" w:rsidRPr="009E2D9F" w:rsidRDefault="00B825F0" w:rsidP="006B74AF">
      <w:pPr>
        <w:spacing w:after="120"/>
      </w:pPr>
    </w:p>
    <w:p w14:paraId="1363404E" w14:textId="77777777" w:rsidR="00D82429" w:rsidRPr="009E2D9F" w:rsidRDefault="00D82429" w:rsidP="006B74AF">
      <w:pPr>
        <w:spacing w:after="120"/>
      </w:pPr>
    </w:p>
    <w:p w14:paraId="61A6B771" w14:textId="77777777" w:rsidR="00D82429" w:rsidRPr="009E2D9F" w:rsidRDefault="00D82429" w:rsidP="006B74AF">
      <w:pPr>
        <w:pStyle w:val="Heading1"/>
        <w:ind w:left="0" w:firstLine="0"/>
      </w:pPr>
      <w:r w:rsidRPr="009E2D9F">
        <w:t>Key Words</w:t>
      </w:r>
    </w:p>
    <w:p w14:paraId="53D8525A" w14:textId="18DC7422" w:rsidR="00D82429" w:rsidRPr="009E2D9F" w:rsidRDefault="00A77F83" w:rsidP="006B74AF">
      <w:pPr>
        <w:spacing w:after="120"/>
        <w:ind w:firstLine="0"/>
        <w:jc w:val="center"/>
        <w:rPr>
          <w:rFonts w:eastAsia="SimSun"/>
          <w:lang w:eastAsia="zh-CN"/>
        </w:rPr>
      </w:pPr>
      <w:r>
        <w:t>Presidential Debate</w:t>
      </w:r>
      <w:r w:rsidR="00D82429" w:rsidRPr="009E2D9F">
        <w:t xml:space="preserve">, </w:t>
      </w:r>
      <w:r w:rsidR="009D0619">
        <w:t>Moral</w:t>
      </w:r>
      <w:r w:rsidR="00D82429" w:rsidRPr="009E2D9F">
        <w:t xml:space="preserve"> Foundation Theory,</w:t>
      </w:r>
      <w:r w:rsidR="00B825F0" w:rsidRPr="009E2D9F">
        <w:t xml:space="preserve"> </w:t>
      </w:r>
      <w:r>
        <w:t>Mediatization</w:t>
      </w:r>
      <w:del w:id="2" w:author="Xu, Mengyao (MU-Student)" w:date="2020-11-03T10:21:00Z">
        <w:r w:rsidR="009D0619" w:rsidDel="001F38B5">
          <w:rPr>
            <w:lang w:eastAsia="zh-CN"/>
          </w:rPr>
          <w:delText>,</w:delText>
        </w:r>
      </w:del>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74777FE9" w:rsidR="00F631D8" w:rsidRDefault="008B1C0B" w:rsidP="008B1C0B">
      <w:pPr>
        <w:widowControl/>
      </w:pPr>
      <w:r>
        <w:t xml:space="preserve">Televised presidential debate has been criticized for lack of real clash, failed to develop real issue discussion, </w:t>
      </w:r>
      <w:ins w:id="3" w:author="Xu, Mengyao (MU-Student)" w:date="2020-11-03T10:31:00Z">
        <w:r w:rsidR="00365555">
          <w:t xml:space="preserve">and </w:t>
        </w:r>
      </w:ins>
      <w:r w:rsidR="005C194B">
        <w:t xml:space="preserve">too much focus on candidates’ image instead </w:t>
      </w:r>
      <w:del w:id="4" w:author="Xu, Mengyao (MU-Student)" w:date="2020-11-03T10:31:00Z">
        <w:r w:rsidR="005C194B" w:rsidDel="00365555">
          <w:delText xml:space="preserve">of issue discussion </w:delText>
        </w:r>
      </w:del>
      <w:r w:rsidR="005C194B">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 </w:instrText>
      </w:r>
      <w:r w:rsidR="001F38B5">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DATA </w:instrText>
      </w:r>
      <w:r w:rsidR="001F38B5">
        <w:fldChar w:fldCharType="end"/>
      </w:r>
      <w:r w:rsidR="005C194B">
        <w:fldChar w:fldCharType="separate"/>
      </w:r>
      <w:r w:rsidR="001F38B5">
        <w:rPr>
          <w:noProof/>
        </w:rPr>
        <w:t>(Carlin, 1989, 1992; McKinney &amp; Carlin, 2004)</w:t>
      </w:r>
      <w:r w:rsidR="005C194B">
        <w:fldChar w:fldCharType="end"/>
      </w:r>
      <w:r>
        <w:t>,</w:t>
      </w:r>
      <w:r w:rsidR="005C194B">
        <w:t xml:space="preserve"> although there is </w:t>
      </w:r>
      <w:del w:id="5" w:author="Xu, Mengyao (MU-Student)" w:date="2020-11-03T10:32:00Z">
        <w:r w:rsidR="005C194B" w:rsidDel="00365555">
          <w:delText>no question</w:delText>
        </w:r>
      </w:del>
      <w:ins w:id="6" w:author="Xu, Mengyao (MU-Student)" w:date="2020-11-03T10:32:00Z">
        <w:r w:rsidR="00365555">
          <w:t>doubt</w:t>
        </w:r>
      </w:ins>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5C194B">
        <w:fldChar w:fldCharType="separate"/>
      </w:r>
      <w:r w:rsidR="00614336">
        <w:rPr>
          <w:noProof/>
        </w:rPr>
        <w:t>(Graham et al., 2013; Haidt &amp; Graham, 2007; Haidt &amp; Joseph, 2004)</w:t>
      </w:r>
      <w:r w:rsidR="005C194B">
        <w:fldChar w:fldCharType="end"/>
      </w:r>
      <w:r w:rsidR="005C194B">
        <w:t xml:space="preserve"> or </w:t>
      </w:r>
      <w:r w:rsidR="00F631D8">
        <w:t xml:space="preserve">mediatization </w:t>
      </w:r>
      <w:r w:rsidR="00F631D8">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14336">
        <w:rPr>
          <w:noProof/>
        </w:rPr>
        <w:t>(S. Hjarvard, 2008; S. P. Hjarvard, 2013)</w:t>
      </w:r>
      <w:r w:rsidR="00F631D8">
        <w:fldChar w:fldCharType="end"/>
      </w:r>
      <w:r w:rsidR="00F631D8">
        <w:t xml:space="preserve"> perspective.</w:t>
      </w:r>
    </w:p>
    <w:p w14:paraId="4C224BBC" w14:textId="1198494F"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 xml:space="preserve">Some people are more sensitive to one or more of these five innate systems. Generally speaking, one with a libertarian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while conservatives have even sensitivit</w:t>
      </w:r>
      <w:ins w:id="7" w:author="Xu, Mengyao (MU-Student)" w:date="2020-11-03T10:33:00Z">
        <w:r w:rsidR="00365555">
          <w:rPr>
            <w:lang w:eastAsia="zh-CN"/>
          </w:rPr>
          <w:t>ies</w:t>
        </w:r>
      </w:ins>
      <w:del w:id="8" w:author="Xu, Mengyao (MU-Student)" w:date="2020-11-03T10:33:00Z">
        <w:r w:rsidR="009C1E62" w:rsidDel="00365555">
          <w:rPr>
            <w:lang w:eastAsia="zh-CN"/>
          </w:rPr>
          <w:delText>y</w:delText>
        </w:r>
      </w:del>
      <w:r w:rsidR="009C1E62">
        <w:rPr>
          <w:lang w:eastAsia="zh-CN"/>
        </w:rPr>
        <w:t xml:space="preserve">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p>
    <w:p w14:paraId="1B761933" w14:textId="4448BDB3"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w:t>
      </w:r>
      <w:ins w:id="9" w:author="Xu, Mengyao (MU-Student)" w:date="2020-11-03T10:33:00Z">
        <w:r w:rsidR="00365555">
          <w:t xml:space="preserve">and </w:t>
        </w:r>
      </w:ins>
      <w:r w:rsidRPr="009E2D9F">
        <w:t xml:space="preserve">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w:t>
      </w:r>
      <w:r w:rsidR="002C178F">
        <w:rPr>
          <w:lang w:eastAsia="zh-CN"/>
        </w:rPr>
        <w:t xml:space="preserve">foundations </w:t>
      </w:r>
      <w:r w:rsidR="00D81CA7">
        <w:rPr>
          <w:lang w:eastAsia="zh-CN"/>
        </w:rPr>
        <w:t>rather than trying to understand each other, or in other words, talking pas</w:t>
      </w:r>
      <w:r w:rsidR="0034473F">
        <w:rPr>
          <w:lang w:eastAsia="zh-CN"/>
        </w:rPr>
        <w:t>t</w:t>
      </w:r>
      <w:r w:rsidR="00D81CA7">
        <w:rPr>
          <w:lang w:eastAsia="zh-CN"/>
        </w:rPr>
        <w:t xml:space="preserve">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t>
      </w:r>
      <w:r w:rsidR="00FC1AFC">
        <w:rPr>
          <w:lang w:eastAsia="zh-CN"/>
        </w:rPr>
        <w:lastRenderedPageBreak/>
        <w:t>who 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w:t>
      </w:r>
      <w:r w:rsidR="0034473F">
        <w:rPr>
          <w:lang w:eastAsia="zh-CN"/>
        </w:rPr>
        <w:t xml:space="preserve">his debate opponent and the </w:t>
      </w:r>
      <w:r w:rsidR="0037072C">
        <w:rPr>
          <w:lang w:eastAsia="zh-CN"/>
        </w:rPr>
        <w:t xml:space="preserve">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34473F">
        <w:rPr>
          <w:lang w:eastAsia="zh-CN"/>
        </w:rPr>
        <w:t xml:space="preserve">) due to their different moral taste </w:t>
      </w:r>
      <w:ins w:id="10" w:author="Xu, Mengyao (MU-Student)" w:date="2020-11-03T10:35:00Z">
        <w:r w:rsidR="00365555">
          <w:rPr>
            <w:lang w:eastAsia="zh-CN"/>
          </w:rPr>
          <w:t xml:space="preserve">sensitivities and </w:t>
        </w:r>
      </w:ins>
      <w:r w:rsidR="0034473F">
        <w:rPr>
          <w:lang w:eastAsia="zh-CN"/>
        </w:rPr>
        <w:t>preference</w:t>
      </w:r>
      <w:ins w:id="11" w:author="Xu, Mengyao (MU-Student)" w:date="2020-11-03T10:36:00Z">
        <w:r w:rsidR="00365555">
          <w:rPr>
            <w:lang w:eastAsia="zh-CN"/>
          </w:rPr>
          <w:t>, and therefore, the candidate</w:t>
        </w:r>
      </w:ins>
      <w:ins w:id="12" w:author="Xu, Mengyao (MU-Student)" w:date="2020-11-03T10:38:00Z">
        <w:r w:rsidR="00365555">
          <w:rPr>
            <w:lang w:eastAsia="zh-CN"/>
          </w:rPr>
          <w:t xml:space="preserve"> </w:t>
        </w:r>
      </w:ins>
      <w:ins w:id="13" w:author="Xu, Mengyao (MU-Student)" w:date="2020-11-03T10:37:00Z">
        <w:r w:rsidR="00365555">
          <w:rPr>
            <w:lang w:eastAsia="zh-CN"/>
          </w:rPr>
          <w:t xml:space="preserve">may not be </w:t>
        </w:r>
      </w:ins>
      <w:ins w:id="14" w:author="Xu, Mengyao (MU-Student)" w:date="2020-11-03T10:39:00Z">
        <w:r w:rsidR="00365555">
          <w:rPr>
            <w:lang w:eastAsia="zh-CN"/>
          </w:rPr>
          <w:t>well</w:t>
        </w:r>
      </w:ins>
      <w:ins w:id="15" w:author="Xu, Mengyao (MU-Student)" w:date="2020-11-03T10:37:00Z">
        <w:r w:rsidR="00365555">
          <w:rPr>
            <w:lang w:eastAsia="zh-CN"/>
          </w:rPr>
          <w:t xml:space="preserve"> understood by </w:t>
        </w:r>
      </w:ins>
      <w:ins w:id="16" w:author="Xu, Mengyao (MU-Student)" w:date="2020-11-03T10:38:00Z">
        <w:r w:rsidR="00365555">
          <w:rPr>
            <w:lang w:eastAsia="zh-CN"/>
          </w:rPr>
          <w:t>his/her</w:t>
        </w:r>
      </w:ins>
      <w:ins w:id="17" w:author="Xu, Mengyao (MU-Student)" w:date="2020-11-03T10:37:00Z">
        <w:r w:rsidR="00365555">
          <w:rPr>
            <w:lang w:eastAsia="zh-CN"/>
          </w:rPr>
          <w:t xml:space="preserve"> opponent and the audience with a different political view. </w:t>
        </w:r>
      </w:ins>
      <w:del w:id="18" w:author="Xu, Mengyao (MU-Student)" w:date="2020-11-03T10:36:00Z">
        <w:r w:rsidR="0034473F" w:rsidDel="00365555">
          <w:rPr>
            <w:lang w:eastAsia="zh-CN"/>
          </w:rPr>
          <w:delText>.</w:delText>
        </w:r>
      </w:del>
    </w:p>
    <w:p w14:paraId="4B30FE5E" w14:textId="444546EC" w:rsidR="00247C7E" w:rsidRDefault="00FC1AFC" w:rsidP="000A26F9">
      <w:pPr>
        <w:widowControl/>
      </w:pPr>
      <w:r>
        <w:rPr>
          <w:lang w:eastAsia="zh-CN"/>
        </w:rPr>
        <w:t>On the other hand,</w:t>
      </w:r>
      <w:r w:rsidR="004F06E8">
        <w:rPr>
          <w:lang w:eastAsia="zh-CN"/>
        </w:rPr>
        <w:t xml:space="preserve"> during the debates, president candidates</w:t>
      </w:r>
      <w:r>
        <w:rPr>
          <w:lang w:eastAsia="zh-CN"/>
        </w:rPr>
        <w:t xml:space="preserve"> </w:t>
      </w:r>
      <w:r w:rsidR="004F06E8">
        <w:rPr>
          <w:lang w:eastAsia="zh-CN"/>
        </w:rPr>
        <w:t xml:space="preserve">may not want to understand and discuss with his opponent according to </w:t>
      </w:r>
      <w:r>
        <w:t xml:space="preserve">mediatization theory </w:t>
      </w:r>
      <w:r>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14336">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ins w:id="19" w:author="Xu, Mengyao (MU-Student)" w:date="2020-11-03T11:06:00Z">
        <w:r w:rsidR="00B73BCE">
          <w:t xml:space="preserve">As a result of mediatization in politics, politicians </w:t>
        </w:r>
      </w:ins>
      <w:ins w:id="20" w:author="Xu, Mengyao (MU-Student)" w:date="2020-11-03T11:09:00Z">
        <w:r w:rsidR="00B73BCE">
          <w:t xml:space="preserve">have adapted </w:t>
        </w:r>
      </w:ins>
      <w:ins w:id="21" w:author="Xu, Mengyao (MU-Student)" w:date="2020-11-03T11:10:00Z">
        <w:r w:rsidR="00B73BCE">
          <w:t xml:space="preserve">for </w:t>
        </w:r>
      </w:ins>
      <w:ins w:id="22" w:author="Xu, Mengyao (MU-Student)" w:date="2020-11-03T11:06:00Z">
        <w:r w:rsidR="00B73BCE">
          <w:t>media logic</w:t>
        </w:r>
      </w:ins>
      <w:ins w:id="23" w:author="Xu, Mengyao (MU-Student)" w:date="2020-11-03T11:10:00Z">
        <w:r w:rsidR="00B73BCE">
          <w:t xml:space="preserve"> </w:t>
        </w:r>
      </w:ins>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 </w:instrText>
      </w:r>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DATA </w:instrText>
      </w:r>
      <w:r w:rsidR="001B757E">
        <w:fldChar w:fldCharType="end"/>
      </w:r>
      <w:r w:rsidR="001B757E">
        <w:fldChar w:fldCharType="separate"/>
      </w:r>
      <w:r w:rsidR="001B757E">
        <w:rPr>
          <w:noProof/>
        </w:rPr>
        <w:t>(S. P. Hjarvard, 2013; Mazzoleni, 2008; Strömbäck, 2008; Strömbäck, Esser, &amp; Lundby, 2009)</w:t>
      </w:r>
      <w:r w:rsidR="001B757E">
        <w:fldChar w:fldCharType="end"/>
      </w:r>
      <w:ins w:id="24" w:author="Xu, Mengyao (MU-Student)" w:date="2020-11-03T11:12:00Z">
        <w:r w:rsidR="001B757E">
          <w:t>.</w:t>
        </w:r>
      </w:ins>
      <w:ins w:id="25" w:author="Xu, Mengyao (MU-Student)" w:date="2020-11-03T11:16:00Z">
        <w:r w:rsidR="001B757E">
          <w:t xml:space="preserve"> </w:t>
        </w:r>
      </w:ins>
      <w:ins w:id="26" w:author="Xu, Mengyao (MU-Student)" w:date="2020-11-03T11:18:00Z">
        <w:r w:rsidR="001B757E">
          <w:t>P</w:t>
        </w:r>
      </w:ins>
      <w:ins w:id="27" w:author="Xu, Mengyao (MU-Student)" w:date="2020-11-03T11:16:00Z">
        <w:r w:rsidR="001B757E">
          <w:t xml:space="preserve">ersonalization has been identified as the major adaption that politicians have made </w:t>
        </w:r>
      </w:ins>
      <w:r w:rsidR="001B757E">
        <w:fldChar w:fldCharType="begin"/>
      </w:r>
      <w:r w:rsidR="001B757E">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1B757E">
        <w:fldChar w:fldCharType="separate"/>
      </w:r>
      <w:r w:rsidR="001B757E">
        <w:rPr>
          <w:noProof/>
        </w:rPr>
        <w:t>(S. P. Hjarvard, 2013)</w:t>
      </w:r>
      <w:r w:rsidR="001B757E">
        <w:fldChar w:fldCharType="end"/>
      </w:r>
      <w:del w:id="28" w:author="Xu, Mengyao (MU-Student)" w:date="2020-11-03T11:17:00Z">
        <w:r w:rsidR="0086328B" w:rsidDel="001B757E">
          <w:delText xml:space="preserve">Hjarvard </w:delText>
        </w:r>
        <w:r w:rsidR="0086328B" w:rsidRPr="003F49F4" w:rsidDel="001B757E">
          <w:fldChar w:fldCharType="begin"/>
        </w:r>
        <w:r w:rsidR="00614336" w:rsidDel="001B757E">
          <w:del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delInstrText>
        </w:r>
        <w:r w:rsidR="0086328B" w:rsidRPr="003F49F4" w:rsidDel="001B757E">
          <w:fldChar w:fldCharType="separate"/>
        </w:r>
        <w:r w:rsidR="00614336" w:rsidDel="001B757E">
          <w:rPr>
            <w:noProof/>
          </w:rPr>
          <w:delText>(2013)</w:delText>
        </w:r>
        <w:r w:rsidR="0086328B" w:rsidRPr="003F49F4" w:rsidDel="001B757E">
          <w:fldChar w:fldCharType="end"/>
        </w:r>
        <w:r w:rsidR="0086328B" w:rsidDel="001B757E">
          <w:delText xml:space="preserve"> </w:delText>
        </w:r>
      </w:del>
      <w:ins w:id="29" w:author="Xu, Mengyao (MU-Student)" w:date="2020-11-03T11:17:00Z">
        <w:r w:rsidR="001B757E">
          <w:t>,</w:t>
        </w:r>
      </w:ins>
      <w:ins w:id="30" w:author="Xu, Mengyao (MU-Student)" w:date="2020-11-03T11:18:00Z">
        <w:r w:rsidR="001B757E">
          <w:t xml:space="preserve"> and it entails that </w:t>
        </w:r>
      </w:ins>
      <w:ins w:id="31" w:author="Xu, Mengyao (MU-Student)" w:date="2020-11-03T11:20:00Z">
        <w:r w:rsidR="0033526C">
          <w:t>“[</w:t>
        </w:r>
      </w:ins>
      <w:ins w:id="32" w:author="Xu, Mengyao (MU-Student)" w:date="2020-11-03T11:18:00Z">
        <w:r w:rsidR="001B757E">
          <w:t>performing</w:t>
        </w:r>
      </w:ins>
      <w:ins w:id="33" w:author="Xu, Mengyao (MU-Student)" w:date="2020-11-03T11:20:00Z">
        <w:r w:rsidR="0033526C">
          <w:t>]</w:t>
        </w:r>
      </w:ins>
      <w:ins w:id="34" w:author="Xu, Mengyao (MU-Student)" w:date="2020-11-03T11:18:00Z">
        <w:r w:rsidR="001B757E">
          <w:t xml:space="preserve"> </w:t>
        </w:r>
      </w:ins>
      <w:ins w:id="35" w:author="Xu, Mengyao (MU-Student)" w:date="2020-11-03T11:20:00Z">
        <w:r w:rsidR="0033526C">
          <w:t>their</w:t>
        </w:r>
      </w:ins>
      <w:ins w:id="36" w:author="Xu, Mengyao (MU-Student)" w:date="2020-11-03T11:19:00Z">
        <w:r w:rsidR="001B757E">
          <w:t xml:space="preserve"> </w:t>
        </w:r>
      </w:ins>
      <w:ins w:id="37" w:author="Xu, Mengyao (MU-Student)" w:date="2020-11-03T11:18:00Z">
        <w:r w:rsidR="001B757E">
          <w:t>public personas”</w:t>
        </w:r>
        <w:r w:rsidR="001B757E" w:rsidRPr="00247C7E">
          <w:t xml:space="preserve"> </w:t>
        </w:r>
        <w:r w:rsidR="001B757E" w:rsidRPr="003F49F4">
          <w:fldChar w:fldCharType="begin"/>
        </w:r>
        <w:r w:rsidR="001B757E">
          <w:instrText xml:space="preserve"> ADDIN EN.CITE &lt;EndNote&gt;&lt;Cite ExcludeAuth="1" ExcludeYear="1"&gt;&lt;Author&gt;Hjarvard&lt;/Author&gt;&lt;Year&gt;2013&lt;/Year&gt;&lt;RecNum&gt;55&lt;/RecNum&gt;&lt;Pages&gt;67&lt;/Pages&gt;&lt;DisplayText&gt;(p. 67)&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1B757E" w:rsidRPr="003F49F4">
          <w:fldChar w:fldCharType="separate"/>
        </w:r>
        <w:r w:rsidR="001B757E">
          <w:rPr>
            <w:noProof/>
          </w:rPr>
          <w:t>(p. 67)</w:t>
        </w:r>
        <w:r w:rsidR="001B757E" w:rsidRPr="003F49F4">
          <w:fldChar w:fldCharType="end"/>
        </w:r>
      </w:ins>
      <w:del w:id="38" w:author="Xu, Mengyao (MU-Student)" w:date="2020-11-03T11:13:00Z">
        <w:r w:rsidR="0086328B" w:rsidDel="001B757E">
          <w:delText xml:space="preserve">found </w:delText>
        </w:r>
      </w:del>
      <w:ins w:id="39" w:author="Xu, Mengyao (MU-Student)" w:date="2020-11-03T11:19:00Z">
        <w:r w:rsidR="001B757E">
          <w:t xml:space="preserve"> </w:t>
        </w:r>
      </w:ins>
      <w:del w:id="40" w:author="Xu, Mengyao (MU-Student)" w:date="2020-11-03T11:19:00Z">
        <w:r w:rsidR="0086328B" w:rsidDel="001B757E">
          <w:delText xml:space="preserve">it </w:delText>
        </w:r>
      </w:del>
      <w:r w:rsidR="0086328B">
        <w:t>has been crucial for politicians</w:t>
      </w:r>
      <w:del w:id="41" w:author="Xu, Mengyao (MU-Student)" w:date="2020-11-03T11:18:00Z">
        <w:r w:rsidR="0086328B" w:rsidDel="001B757E">
          <w:delText xml:space="preserve"> to </w:delText>
        </w:r>
        <w:r w:rsidR="00247C7E" w:rsidDel="001B757E">
          <w:delText>“</w:delText>
        </w:r>
        <w:r w:rsidR="0086328B" w:rsidDel="001B757E">
          <w:delText>perform their public personas</w:delText>
        </w:r>
        <w:r w:rsidR="00247C7E" w:rsidDel="001B757E">
          <w:delText>”</w:delText>
        </w:r>
        <w:r w:rsidR="00247C7E" w:rsidRPr="00247C7E" w:rsidDel="001B757E">
          <w:delText xml:space="preserve"> </w:delText>
        </w:r>
        <w:r w:rsidR="00247C7E" w:rsidRPr="003F49F4" w:rsidDel="001B757E">
          <w:fldChar w:fldCharType="begin"/>
        </w:r>
        <w:r w:rsidR="00614336" w:rsidDel="001B757E">
          <w:delInstrText xml:space="preserve"> ADDIN EN.CITE &lt;EndNote&gt;&lt;Cite ExcludeAuth="1" ExcludeYear="1"&gt;&lt;Author&gt;Hjarvard&lt;/Author&gt;&lt;Year&gt;2013&lt;/Year&gt;&lt;RecNum&gt;55&lt;/RecNum&gt;&lt;Pages&gt;67&lt;/Pages&gt;&lt;DisplayText&gt;(p. 67)&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delInstrText>
        </w:r>
        <w:r w:rsidR="00247C7E" w:rsidRPr="003F49F4" w:rsidDel="001B757E">
          <w:fldChar w:fldCharType="separate"/>
        </w:r>
        <w:r w:rsidR="00614336" w:rsidDel="001B757E">
          <w:rPr>
            <w:noProof/>
          </w:rPr>
          <w:delText>(p. 67)</w:delText>
        </w:r>
        <w:r w:rsidR="00247C7E" w:rsidRPr="003F49F4" w:rsidDel="001B757E">
          <w:fldChar w:fldCharType="end"/>
        </w:r>
      </w:del>
      <w:r w:rsidR="00247C7E">
        <w:t xml:space="preserve"> </w:t>
      </w:r>
      <w:r w:rsidR="0086328B">
        <w:t xml:space="preserve"> and </w:t>
      </w:r>
      <w:r w:rsidR="000A26F9">
        <w:t xml:space="preserve">politicians </w:t>
      </w:r>
      <w:r w:rsidR="0086328B">
        <w:t>“prone to make use of rhetorical pathos than the often logos-driven discussion”</w:t>
      </w:r>
      <w:r w:rsidR="0086328B" w:rsidRPr="0086328B">
        <w:t xml:space="preserve"> </w:t>
      </w:r>
      <w:r w:rsidR="0086328B" w:rsidRPr="003F49F4">
        <w:fldChar w:fldCharType="begin"/>
      </w:r>
      <w:r w:rsidR="00614336">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614336">
        <w:rPr>
          <w:noProof/>
        </w:rPr>
        <w:t>(p. 69)</w:t>
      </w:r>
      <w:r w:rsidR="0086328B" w:rsidRPr="003F49F4">
        <w:fldChar w:fldCharType="end"/>
      </w:r>
      <w:del w:id="42" w:author="Xu, Mengyao (MU-Student)" w:date="2020-11-03T11:20:00Z">
        <w:r w:rsidR="0086328B" w:rsidDel="0033526C">
          <w:delText>,</w:delText>
        </w:r>
      </w:del>
      <w:del w:id="43" w:author="Xu, Mengyao (MU-Student)" w:date="2020-11-03T11:19:00Z">
        <w:r w:rsidR="0086328B" w:rsidDel="001B757E">
          <w:delText xml:space="preserve"> </w:delText>
        </w:r>
        <w:r w:rsidR="000A26F9" w:rsidDel="001B757E">
          <w:delText>which manifests the mediatization in politics – politicians began to abide by media logic</w:delText>
        </w:r>
      </w:del>
      <w:r w:rsidR="000A26F9">
        <w:t xml:space="preserve">. Therefore, the </w:t>
      </w:r>
      <w:ins w:id="44" w:author="Xu, Mengyao (MU-Student)" w:date="2020-11-03T11:20:00Z">
        <w:r w:rsidR="0033526C">
          <w:t xml:space="preserve">president </w:t>
        </w:r>
      </w:ins>
      <w:r w:rsidR="000A26F9">
        <w:t xml:space="preserve">candidates may not have intentions to develop any real issue discussion in </w:t>
      </w:r>
      <w:ins w:id="45" w:author="Xu, Mengyao (MU-Student)" w:date="2020-11-03T11:21:00Z">
        <w:r w:rsidR="0033526C">
          <w:t xml:space="preserve">the </w:t>
        </w:r>
      </w:ins>
      <w:r w:rsidR="000A26F9">
        <w:t>debate at all. They agree to debate because</w:t>
      </w:r>
      <w:ins w:id="46" w:author="Xu, Mengyao (MU-Student)" w:date="2020-11-03T11:21:00Z">
        <w:r w:rsidR="000E1803">
          <w:t xml:space="preserve"> the</w:t>
        </w:r>
      </w:ins>
      <w:r w:rsidR="000A26F9">
        <w:t xml:space="preserve"> presidential debate </w:t>
      </w:r>
      <w:del w:id="47" w:author="Xu, Mengyao (MU-Student)" w:date="2020-11-03T11:21:00Z">
        <w:r w:rsidR="000A26F9" w:rsidDel="000E1803">
          <w:delText xml:space="preserve">offers </w:delText>
        </w:r>
      </w:del>
      <w:ins w:id="48" w:author="Xu, Mengyao (MU-Student)" w:date="2020-11-03T11:21:00Z">
        <w:r w:rsidR="000E1803">
          <w:t xml:space="preserve">could </w:t>
        </w:r>
      </w:ins>
      <w:ins w:id="49" w:author="Xu, Mengyao (MU-Student)" w:date="2020-11-03T11:22:00Z">
        <w:r w:rsidR="000E1803">
          <w:t xml:space="preserve">serve as </w:t>
        </w:r>
      </w:ins>
      <w:r w:rsidR="000A26F9">
        <w:t xml:space="preserve">a </w:t>
      </w:r>
      <w:ins w:id="50" w:author="Xu, Mengyao (MU-Student)" w:date="2020-11-03T11:22:00Z">
        <w:r w:rsidR="000E1803">
          <w:t>powerful</w:t>
        </w:r>
      </w:ins>
      <w:del w:id="51" w:author="Xu, Mengyao (MU-Student)" w:date="2020-11-03T11:22:00Z">
        <w:r w:rsidR="000A26F9" w:rsidDel="000E1803">
          <w:delText>perfect</w:delText>
        </w:r>
      </w:del>
      <w:r w:rsidR="000A26F9">
        <w:t xml:space="preserve"> tool for </w:t>
      </w:r>
      <w:del w:id="52" w:author="Xu, Mengyao (MU-Student)" w:date="2020-11-03T11:22:00Z">
        <w:r w:rsidR="000A26F9" w:rsidDel="000E1803">
          <w:delText xml:space="preserve">both </w:delText>
        </w:r>
      </w:del>
      <w:r w:rsidR="000A26F9">
        <w:t xml:space="preserve">politicians </w:t>
      </w:r>
      <w:del w:id="53" w:author="Xu, Mengyao (MU-Student)" w:date="2020-11-03T11:22:00Z">
        <w:r w:rsidR="000A26F9" w:rsidDel="000E1803">
          <w:delText xml:space="preserve">and media </w:delText>
        </w:r>
      </w:del>
      <w:r w:rsidR="000A26F9" w:rsidRPr="003F49F4">
        <w:t xml:space="preserve">to seize the public’s attention in order to </w:t>
      </w:r>
      <w:r w:rsidR="00247C7E">
        <w:t xml:space="preserve">build their public persona. </w:t>
      </w:r>
    </w:p>
    <w:p w14:paraId="5E579FE6" w14:textId="3285ED54" w:rsidR="00A87FA7" w:rsidRDefault="00247C7E" w:rsidP="00247C7E">
      <w:pPr>
        <w:widowControl/>
        <w:ind w:firstLine="0"/>
      </w:pPr>
      <w:r>
        <w:tab/>
      </w:r>
      <w:r w:rsidR="00722CEB">
        <w:t>Drawing upon MFT as our prism, t</w:t>
      </w:r>
      <w:r w:rsidR="00A87FA7">
        <w:t xml:space="preserve">his study aims to explore how </w:t>
      </w:r>
      <w:r w:rsidR="00722CEB">
        <w:t>president candidates adapted for media</w:t>
      </w:r>
      <w:ins w:id="54" w:author="Xu, Mengyao (MU-Student)" w:date="2020-11-03T11:24:00Z">
        <w:r w:rsidR="0016599F">
          <w:t xml:space="preserve"> logic in presidential debate </w:t>
        </w:r>
      </w:ins>
      <w:del w:id="55" w:author="Xu, Mengyao (MU-Student)" w:date="2020-11-03T11:24:00Z">
        <w:r w:rsidR="00722CEB" w:rsidDel="0016599F">
          <w:delText xml:space="preserve"> since the commence of mediatization around 1980</w:delText>
        </w:r>
      </w:del>
      <w:r w:rsidR="00A87FA7">
        <w:t xml:space="preserve">. </w:t>
      </w:r>
      <w:r w:rsidR="00722CEB">
        <w:t>By bridging MFT and mediatization theory, t</w:t>
      </w:r>
      <w:r w:rsidR="00A87FA7">
        <w:t>his</w:t>
      </w:r>
      <w:r w:rsidR="00325643">
        <w:t xml:space="preserve"> study </w:t>
      </w:r>
      <w:r w:rsidR="00722CEB">
        <w:t>introduces an innovative angel to explore presidential debate</w:t>
      </w:r>
      <w:ins w:id="56" w:author="Xu, Mengyao (MU-Student)" w:date="2020-11-03T11:31:00Z">
        <w:r w:rsidR="00281FA4">
          <w:t xml:space="preserve">: </w:t>
        </w:r>
      </w:ins>
      <w:del w:id="57" w:author="Xu, Mengyao (MU-Student)" w:date="2020-11-03T11:31:00Z">
        <w:r w:rsidR="00325643" w:rsidDel="00281FA4">
          <w:delText xml:space="preserve"> </w:delText>
        </w:r>
      </w:del>
      <w:ins w:id="58" w:author="Xu, Mengyao (MU-Student)" w:date="2020-11-03T11:31:00Z">
        <w:r w:rsidR="00281FA4">
          <w:t xml:space="preserve">how media logic being absorbed by politics </w:t>
        </w:r>
      </w:ins>
      <w:r w:rsidR="00325643">
        <w:t xml:space="preserve">as </w:t>
      </w:r>
      <w:del w:id="59" w:author="Xu, Mengyao (MU-Student)" w:date="2020-11-03T11:32:00Z">
        <w:r w:rsidR="00325643" w:rsidDel="00281FA4">
          <w:delText xml:space="preserve">an indicator showing </w:delText>
        </w:r>
      </w:del>
      <w:ins w:id="60" w:author="Xu, Mengyao (MU-Student)" w:date="2020-11-03T11:32:00Z">
        <w:r w:rsidR="00281FA4">
          <w:t xml:space="preserve">a </w:t>
        </w:r>
      </w:ins>
      <w:r w:rsidR="00325643">
        <w:t>long-term social transformation</w:t>
      </w:r>
      <w:ins w:id="61" w:author="Xu, Mengyao (MU-Student)" w:date="2020-11-03T11:32:00Z">
        <w:r w:rsidR="00281FA4">
          <w:t xml:space="preserve"> </w:t>
        </w:r>
      </w:ins>
      <w:ins w:id="62" w:author="Xu, Mengyao (MU-Student)" w:date="2020-11-03T11:33:00Z">
        <w:r w:rsidR="00281FA4">
          <w:t>(</w:t>
        </w:r>
      </w:ins>
      <w:ins w:id="63" w:author="Xu, Mengyao (MU-Student)" w:date="2020-11-03T11:32:00Z">
        <w:r w:rsidR="00281FA4">
          <w:t>which is called mediatization</w:t>
        </w:r>
      </w:ins>
      <w:ins w:id="64" w:author="Xu, Mengyao (MU-Student)" w:date="2020-11-03T11:33:00Z">
        <w:r w:rsidR="00281FA4">
          <w:t>)</w:t>
        </w:r>
      </w:ins>
      <w:ins w:id="65" w:author="Xu, Mengyao (MU-Student)" w:date="2020-11-03T11:32:00Z">
        <w:r w:rsidR="00281FA4">
          <w:t>.</w:t>
        </w:r>
      </w:ins>
      <w:del w:id="66" w:author="Xu, Mengyao (MU-Student)" w:date="2020-11-03T11:32:00Z">
        <w:r w:rsidR="00325643" w:rsidDel="00281FA4">
          <w:delText>s –</w:delText>
        </w:r>
      </w:del>
      <w:del w:id="67" w:author="Xu, Mengyao (MU-Student)" w:date="2020-11-03T11:31:00Z">
        <w:r w:rsidR="00325643" w:rsidDel="00281FA4">
          <w:delText xml:space="preserve"> how media </w:delText>
        </w:r>
      </w:del>
      <w:del w:id="68" w:author="Xu, Mengyao (MU-Student)" w:date="2020-11-03T11:29:00Z">
        <w:r w:rsidR="00325643" w:rsidDel="00865EB0">
          <w:delText>interacting with politics</w:delText>
        </w:r>
      </w:del>
      <w:del w:id="69" w:author="Xu, Mengyao (MU-Student)" w:date="2020-11-03T11:32:00Z">
        <w:r w:rsidR="00325643" w:rsidDel="00281FA4">
          <w:delText>.</w:delText>
        </w:r>
      </w:del>
    </w:p>
    <w:p w14:paraId="5B711446" w14:textId="77777777" w:rsidR="00325643" w:rsidRDefault="00325643" w:rsidP="00325643">
      <w:pPr>
        <w:ind w:firstLine="0"/>
        <w:jc w:val="center"/>
        <w:rPr>
          <w:b/>
          <w:bCs/>
          <w:lang w:eastAsia="zh-CN"/>
        </w:rPr>
      </w:pPr>
      <w:r>
        <w:rPr>
          <w:rFonts w:hint="eastAsia"/>
          <w:b/>
          <w:bCs/>
          <w:lang w:eastAsia="zh-CN"/>
        </w:rPr>
        <w:lastRenderedPageBreak/>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540F01">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21A859D" w14:textId="2920A273"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six</w:t>
      </w:r>
      <w:r>
        <w:t xml:space="preserve"> kinds 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rtarian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DATA </w:instrText>
      </w:r>
      <w:r w:rsidR="00614336">
        <w:fldChar w:fldCharType="end"/>
      </w:r>
      <w:r>
        <w:fldChar w:fldCharType="separate"/>
      </w:r>
      <w:r w:rsidR="00614336">
        <w:rPr>
          <w:noProof/>
        </w:rPr>
        <w:t>(Graham et al., 2013; Haidt, 2012; Haidt &amp; Graham, 2007; Haidt &amp; Joseph, 2004)</w:t>
      </w:r>
      <w:r>
        <w:fldChar w:fldCharType="end"/>
      </w:r>
      <w:r>
        <w:rPr>
          <w:lang w:eastAsia="zh-CN"/>
        </w:rPr>
        <w:t xml:space="preserve">. </w:t>
      </w:r>
    </w:p>
    <w:p w14:paraId="27DC0960" w14:textId="013B01E1" w:rsidR="00811596" w:rsidRDefault="000135CE" w:rsidP="00E7513C">
      <w:pPr>
        <w:widowControl/>
        <w:rPr>
          <w:lang w:eastAsia="zh-CN"/>
        </w:rPr>
      </w:pPr>
      <w:r>
        <w:rPr>
          <w:lang w:eastAsia="zh-CN"/>
        </w:rPr>
        <w:t>Moral foundation</w:t>
      </w:r>
      <w:del w:id="70" w:author="Xu, Mengyao (MU-Student)" w:date="2020-11-03T11:36:00Z">
        <w:r w:rsidDel="00EC4093">
          <w:rPr>
            <w:lang w:eastAsia="zh-CN"/>
          </w:rPr>
          <w:delText>s</w:delText>
        </w:r>
      </w:del>
      <w:r>
        <w:rPr>
          <w:lang w:eastAsia="zh-CN"/>
        </w:rPr>
        <w:t xml:space="preserve"> play</w:t>
      </w:r>
      <w:ins w:id="71" w:author="Xu, Mengyao (MU-Student)" w:date="2020-11-03T11:36:00Z">
        <w:r w:rsidR="00EC4093">
          <w:rPr>
            <w:lang w:eastAsia="zh-CN"/>
          </w:rPr>
          <w:t>s</w:t>
        </w:r>
      </w:ins>
      <w:r>
        <w:rPr>
          <w:lang w:eastAsia="zh-CN"/>
        </w:rPr>
        <w:t xml:space="preserve"> a very important role in the formation of public opinion</w:t>
      </w:r>
      <w:ins w:id="72" w:author="Xu, Mengyao (MU-Student)" w:date="2020-11-03T11:41:00Z">
        <w:r w:rsidR="00D66725">
          <w:rPr>
            <w:lang w:eastAsia="zh-CN"/>
          </w:rPr>
          <w:t>s</w:t>
        </w:r>
      </w:ins>
      <w:ins w:id="73" w:author="Xu, Mengyao (MU-Student)" w:date="2020-11-03T11:40:00Z">
        <w:r w:rsidR="00D7468E">
          <w:rPr>
            <w:lang w:eastAsia="zh-CN"/>
          </w:rPr>
          <w:t xml:space="preserve"> such as</w:t>
        </w:r>
      </w:ins>
      <w:del w:id="74" w:author="Xu, Mengyao (MU-Student)" w:date="2020-11-03T11:40:00Z">
        <w:r w:rsidR="00524D0F" w:rsidDel="00D7468E">
          <w:rPr>
            <w:lang w:eastAsia="zh-CN"/>
          </w:rPr>
          <w:delText xml:space="preserve"> including</w:delText>
        </w:r>
      </w:del>
      <w:r w:rsidR="00524D0F">
        <w:rPr>
          <w:lang w:eastAsia="zh-CN"/>
        </w:rPr>
        <w:t xml:space="preserve"> political attitudes</w:t>
      </w:r>
      <w:ins w:id="75" w:author="Xu, Mengyao (MU-Student)" w:date="2020-11-03T11:41:00Z">
        <w:r w:rsidR="00D66725">
          <w:rPr>
            <w:lang w:eastAsia="zh-CN"/>
          </w:rPr>
          <w:t>, a</w:t>
        </w:r>
      </w:ins>
      <w:del w:id="76" w:author="Xu, Mengyao (MU-Student)" w:date="2020-11-03T11:41:00Z">
        <w:r w:rsidDel="00D66725">
          <w:rPr>
            <w:lang w:eastAsia="zh-CN"/>
          </w:rPr>
          <w:delText xml:space="preserve"> a</w:delText>
        </w:r>
      </w:del>
      <w:r>
        <w:rPr>
          <w:lang w:eastAsia="zh-CN"/>
        </w:rPr>
        <w:t>nd a</w:t>
      </w:r>
      <w:r w:rsidR="00DD4C7A">
        <w:rPr>
          <w:rFonts w:hint="eastAsia"/>
          <w:lang w:eastAsia="zh-CN"/>
        </w:rPr>
        <w:t>ppea</w:t>
      </w:r>
      <w:r w:rsidR="00DD4C7A">
        <w:rPr>
          <w:lang w:eastAsia="zh-CN"/>
        </w:rPr>
        <w:t>ls to public’s sensitive moral foundation</w:t>
      </w:r>
      <w:ins w:id="77" w:author="Xu, Mengyao (MU-Student)" w:date="2020-11-03T11:41:00Z">
        <w:r w:rsidR="00D66725">
          <w:rPr>
            <w:lang w:eastAsia="zh-CN"/>
          </w:rPr>
          <w:t>s</w:t>
        </w:r>
      </w:ins>
      <w:r w:rsidR="00DD4C7A">
        <w:rPr>
          <w:lang w:eastAsia="zh-CN"/>
        </w:rPr>
        <w:t xml:space="preserve"> could lead to </w:t>
      </w:r>
      <w:ins w:id="78" w:author="Xu, Mengyao (MU-Student)" w:date="2020-11-03T11:41:00Z">
        <w:r w:rsidR="00D66725">
          <w:rPr>
            <w:lang w:eastAsia="zh-CN"/>
          </w:rPr>
          <w:t xml:space="preserve">very </w:t>
        </w:r>
      </w:ins>
      <w:del w:id="79" w:author="Xu, Mengyao (MU-Student)" w:date="2020-11-03T11:41:00Z">
        <w:r w:rsidR="00DD4C7A" w:rsidDel="00D66725">
          <w:rPr>
            <w:lang w:eastAsia="zh-CN"/>
          </w:rPr>
          <w:delText xml:space="preserve">more </w:delText>
        </w:r>
      </w:del>
      <w:r w:rsidR="00DD4C7A">
        <w:rPr>
          <w:lang w:eastAsia="zh-CN"/>
        </w:rPr>
        <w:t>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6143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614336">
        <w:rPr>
          <w:noProof/>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614336">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614336">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6143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614336">
        <w:rPr>
          <w:noProof/>
          <w:lang w:eastAsia="zh-CN"/>
        </w:rPr>
        <w:t>(2020)</w:t>
      </w:r>
      <w:r w:rsidR="00B13736">
        <w:rPr>
          <w:lang w:eastAsia="zh-CN"/>
        </w:rPr>
        <w:fldChar w:fldCharType="end"/>
      </w:r>
      <w:r w:rsidR="00B13736">
        <w:rPr>
          <w:lang w:eastAsia="zh-CN"/>
        </w:rPr>
        <w:t xml:space="preserve"> </w:t>
      </w:r>
      <w:r w:rsidR="00E7513C">
        <w:rPr>
          <w:lang w:eastAsia="zh-CN"/>
        </w:rPr>
        <w:t xml:space="preserve">discovered that liberals and conservatives’ engagement in consumer political actions are influenced by their unique moral sensitivities in each dimension: liberals are influenced mainly by care and fairness moral concerns while conservatives are influenced mainly by loyalty, authority, and sanctity </w:t>
      </w:r>
      <w:r w:rsidR="00E7513C">
        <w:rPr>
          <w:lang w:eastAsia="zh-CN"/>
        </w:rPr>
        <w:lastRenderedPageBreak/>
        <w:t xml:space="preserve">moral concerns. </w:t>
      </w:r>
      <w:r w:rsidR="00043C0B">
        <w:rPr>
          <w:lang w:eastAsia="zh-CN"/>
        </w:rPr>
        <w:t xml:space="preserve">Hoover et at. </w:t>
      </w:r>
      <w:r w:rsidR="00043C0B">
        <w:rPr>
          <w:lang w:eastAsia="zh-CN"/>
        </w:rPr>
        <w:fldChar w:fldCharType="begin"/>
      </w:r>
      <w:r w:rsidR="00614336">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614336">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p. 1)</w:t>
      </w:r>
      <w:r w:rsidR="00043C0B">
        <w:rPr>
          <w:lang w:eastAsia="zh-CN"/>
        </w:rPr>
        <w:fldChar w:fldCharType="end"/>
      </w:r>
      <w:r w:rsidR="00043C0B">
        <w:rPr>
          <w:lang w:eastAsia="zh-CN"/>
        </w:rPr>
        <w:t xml:space="preserve">. </w:t>
      </w:r>
      <w:r w:rsidR="00CB22C4">
        <w:rPr>
          <w:rFonts w:hint="eastAsia"/>
          <w:lang w:eastAsia="zh-CN"/>
        </w:rPr>
        <w:t>In</w:t>
      </w:r>
      <w:r w:rsidR="00CB22C4">
        <w:rPr>
          <w:lang w:eastAsia="zh-CN"/>
        </w:rPr>
        <w:t xml:space="preserve"> sum,</w:t>
      </w:r>
      <w:r w:rsidR="00811596">
        <w:rPr>
          <w:lang w:eastAsia="zh-CN"/>
        </w:rPr>
        <w:t xml:space="preserve">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ins w:id="80" w:author="Xu, Mengyao (MU-Student)" w:date="2020-11-03T11:47:00Z">
        <w:r w:rsidR="00D66725">
          <w:rPr>
            <w:rFonts w:hint="eastAsia"/>
            <w:lang w:eastAsia="zh-CN"/>
          </w:rPr>
          <w:t>more</w:t>
        </w:r>
        <w:r w:rsidR="00D66725">
          <w:rPr>
            <w:lang w:eastAsia="zh-CN"/>
          </w:rPr>
          <w:t xml:space="preserve"> </w:t>
        </w:r>
      </w:ins>
      <w:r w:rsidR="00717BE7" w:rsidRPr="00D66725">
        <w:rPr>
          <w:highlight w:val="yellow"/>
          <w:lang w:eastAsia="zh-CN"/>
          <w:rPrChange w:id="81" w:author="Xu, Mengyao (MU-Student)" w:date="2020-11-03T11:47:00Z">
            <w:rPr>
              <w:lang w:eastAsia="zh-CN"/>
            </w:rPr>
          </w:rPrChange>
        </w:rPr>
        <w:t>efficient</w:t>
      </w:r>
      <w:r w:rsidR="003B3F83" w:rsidRPr="00D66725">
        <w:rPr>
          <w:highlight w:val="yellow"/>
          <w:lang w:eastAsia="zh-CN"/>
          <w:rPrChange w:id="82" w:author="Xu, Mengyao (MU-Student)" w:date="2020-11-03T11:47:00Z">
            <w:rPr>
              <w:lang w:eastAsia="zh-CN"/>
            </w:rPr>
          </w:rPrChange>
        </w:rPr>
        <w:t xml:space="preserve"> </w:t>
      </w:r>
      <w:r w:rsidR="00717BE7" w:rsidRPr="00D66725">
        <w:rPr>
          <w:highlight w:val="yellow"/>
          <w:lang w:eastAsia="zh-CN"/>
          <w:rPrChange w:id="83" w:author="Xu, Mengyao (MU-Student)" w:date="2020-11-03T11:47:00Z">
            <w:rPr>
              <w:lang w:eastAsia="zh-CN"/>
            </w:rPr>
          </w:rPrChange>
        </w:rPr>
        <w:t>c</w:t>
      </w:r>
      <w:r w:rsidR="00717BE7">
        <w:rPr>
          <w:lang w:eastAsia="zh-CN"/>
        </w:rPr>
        <w:t>ommunication</w:t>
      </w:r>
      <w:r w:rsidR="003B3F83">
        <w:rPr>
          <w:lang w:eastAsia="zh-CN"/>
        </w:rPr>
        <w:t xml:space="preserve">, but what if a conservative politician has to address some loyalty moral concerns to liberals? </w:t>
      </w:r>
      <w:ins w:id="84" w:author="Xu, Mengyao (MU-Student)" w:date="2020-11-03T11:47:00Z">
        <w:r w:rsidR="00D66725">
          <w:rPr>
            <w:lang w:eastAsia="zh-CN"/>
          </w:rPr>
          <w:t>Be</w:t>
        </w:r>
      </w:ins>
      <w:ins w:id="85" w:author="Xu, Mengyao (MU-Student)" w:date="2020-11-03T11:48:00Z">
        <w:r w:rsidR="00D66725">
          <w:rPr>
            <w:lang w:eastAsia="zh-CN"/>
          </w:rPr>
          <w:t>cause</w:t>
        </w:r>
      </w:ins>
      <w:del w:id="86" w:author="Xu, Mengyao (MU-Student)" w:date="2020-11-03T11:47:00Z">
        <w:r w:rsidR="00717BE7" w:rsidDel="00D66725">
          <w:rPr>
            <w:lang w:eastAsia="zh-CN"/>
          </w:rPr>
          <w:delText>As</w:delText>
        </w:r>
      </w:del>
      <w:r w:rsidR="003B3F83">
        <w:rPr>
          <w:lang w:eastAsia="zh-CN"/>
        </w:rPr>
        <w:t xml:space="preserve"> those concerns are so important to conservatives whose loyalty moral taste buds are much more well developed</w:t>
      </w:r>
      <w:ins w:id="87" w:author="Xu, Mengyao (MU-Student)" w:date="2020-11-03T11:44:00Z">
        <w:r w:rsidR="00D66725">
          <w:rPr>
            <w:lang w:eastAsia="zh-CN"/>
          </w:rPr>
          <w:t xml:space="preserve"> and sensitive</w:t>
        </w:r>
      </w:ins>
      <w:r w:rsidR="003B3F83">
        <w:rPr>
          <w:lang w:eastAsia="zh-CN"/>
        </w:rPr>
        <w:t xml:space="preserve"> than liberals’.  </w:t>
      </w:r>
    </w:p>
    <w:p w14:paraId="01264947" w14:textId="5E4F8F17" w:rsidR="00CB22C4" w:rsidRDefault="003B3F83" w:rsidP="005654F3">
      <w:pPr>
        <w:spacing w:after="120"/>
      </w:pPr>
      <w:r>
        <w:rPr>
          <w:lang w:eastAsia="zh-CN"/>
        </w:rPr>
        <w:t xml:space="preserve">According to </w:t>
      </w:r>
      <w:r w:rsidR="00043C0B">
        <w:rPr>
          <w:lang w:eastAsia="zh-CN"/>
        </w:rPr>
        <w:t xml:space="preserve">Haidt and Graham </w:t>
      </w:r>
      <w:r w:rsidR="00043C0B">
        <w:rPr>
          <w:lang w:eastAsia="zh-CN"/>
        </w:rPr>
        <w:fldChar w:fldCharType="begin"/>
      </w:r>
      <w:r w:rsidR="00614336">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614336">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olitical liberals have moral intuitions primarily based upon the first two</w:t>
      </w:r>
      <w:r w:rsidR="00AE56E2">
        <w:rPr>
          <w:lang w:eastAsia="zh-CN"/>
        </w:rPr>
        <w:t xml:space="preserve"> </w:t>
      </w:r>
      <w:r w:rsidR="00AE56E2" w:rsidRPr="00AE56E2">
        <w:rPr>
          <w:lang w:eastAsia="zh-CN"/>
        </w:rPr>
        <w:t>foundations</w:t>
      </w:r>
      <w:ins w:id="88" w:author="Xu, Mengyao (MU-Student)" w:date="2020-11-03T11:48:00Z">
        <w:r w:rsidR="00D66725">
          <w:rPr>
            <w:lang w:eastAsia="zh-CN"/>
          </w:rPr>
          <w:t xml:space="preserve"> </w:t>
        </w:r>
      </w:ins>
      <w:ins w:id="89" w:author="Xu, Mengyao (MU-Student)" w:date="2020-11-03T11:50:00Z">
        <w:r w:rsidR="00D66725">
          <w:rPr>
            <w:lang w:eastAsia="zh-CN"/>
          </w:rPr>
          <w:t xml:space="preserve">[which are </w:t>
        </w:r>
      </w:ins>
      <w:ins w:id="90" w:author="Xu, Mengyao (MU-Student)" w:date="2020-11-03T11:48:00Z">
        <w:r w:rsidR="00D66725">
          <w:rPr>
            <w:lang w:eastAsia="zh-CN"/>
          </w:rPr>
          <w:t>care and fairness]</w:t>
        </w:r>
      </w:ins>
      <w:r w:rsidR="00AE56E2" w:rsidRPr="00AE56E2">
        <w:rPr>
          <w:lang w:eastAsia="zh-CN"/>
        </w:rPr>
        <w:t>,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614336">
        <w:rPr>
          <w:lang w:eastAsia="zh-CN"/>
        </w:rPr>
        <w:instrText xml:space="preserve"> ADDIN EN.CITE &lt;EndNote&gt;&lt;Cite ExcludeAuth="1" ExcludeYear="1"&gt;&lt;Author&gt;Haidt&lt;/Author&gt;&lt;Year&gt;2007&lt;/Year&gt;&lt;RecNum&gt;99&lt;/RecNum&gt;&lt;Pages&gt;98&lt;/Pages&gt;&lt;DisplayText&gt;(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614336">
        <w:rPr>
          <w:noProof/>
          <w:lang w:eastAsia="zh-CN"/>
        </w:rPr>
        <w:t>(p. 98)</w:t>
      </w:r>
      <w:r w:rsidR="00AE56E2">
        <w:rPr>
          <w:lang w:eastAsia="zh-CN"/>
        </w:rPr>
        <w:fldChar w:fldCharType="end"/>
      </w:r>
      <w:r w:rsidR="00AE56E2">
        <w:rPr>
          <w:lang w:eastAsia="zh-CN"/>
        </w:rPr>
        <w:t xml:space="preserve"> </w:t>
      </w:r>
      <w:r w:rsidR="00CB22C4">
        <w:rPr>
          <w:lang w:eastAsia="zh-CN"/>
        </w:rPr>
        <w:t xml:space="preserve">Therefore, liberals and conservatives may not able to </w:t>
      </w:r>
      <w:ins w:id="91" w:author="Xu, Mengyao (MU-Student)" w:date="2020-11-03T11:50:00Z">
        <w:r w:rsidR="00D66725">
          <w:rPr>
            <w:lang w:eastAsia="zh-CN"/>
          </w:rPr>
          <w:t xml:space="preserve">develop thorough </w:t>
        </w:r>
      </w:ins>
      <w:ins w:id="92" w:author="Xu, Mengyao (MU-Student)" w:date="2020-11-03T11:51:00Z">
        <w:r w:rsidR="00D66725">
          <w:rPr>
            <w:lang w:eastAsia="zh-CN"/>
          </w:rPr>
          <w:t xml:space="preserve">issue discussions </w:t>
        </w:r>
      </w:ins>
      <w:del w:id="93" w:author="Xu, Mengyao (MU-Student)" w:date="2020-11-03T11:51:00Z">
        <w:r w:rsidR="00CB22C4" w:rsidDel="00D66725">
          <w:rPr>
            <w:lang w:eastAsia="zh-CN"/>
          </w:rPr>
          <w:delText xml:space="preserve">talk at some moral foundations </w:delText>
        </w:r>
      </w:del>
      <w:r w:rsidR="00CB22C4">
        <w:rPr>
          <w:lang w:eastAsia="zh-CN"/>
        </w:rPr>
        <w:t xml:space="preserve">because they lack the ability to understand each other. Implications for the problem of talking past each other instead of to each other may </w:t>
      </w:r>
      <w:ins w:id="94" w:author="Xu, Mengyao (MU-Student)" w:date="2020-11-03T11:52:00Z">
        <w:r w:rsidR="0047397B">
          <w:rPr>
            <w:lang w:eastAsia="zh-CN"/>
          </w:rPr>
          <w:t xml:space="preserve">help to </w:t>
        </w:r>
      </w:ins>
      <w:r w:rsidR="00CB22C4">
        <w:rPr>
          <w:lang w:eastAsia="zh-CN"/>
        </w:rPr>
        <w:t xml:space="preserve">explain the lack of real clash and issue discussion </w:t>
      </w:r>
      <w:r w:rsidR="00CB22C4">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CB22C4">
        <w:fldChar w:fldCharType="separate"/>
      </w:r>
      <w:r w:rsidR="00614336">
        <w:rPr>
          <w:noProof/>
        </w:rPr>
        <w:t>(Carlin, 1989, 1992)</w:t>
      </w:r>
      <w:r w:rsidR="00CB22C4">
        <w:fldChar w:fldCharType="end"/>
      </w:r>
      <w:r w:rsidR="00CB22C4">
        <w:rPr>
          <w:lang w:eastAsia="zh-CN"/>
        </w:rPr>
        <w:t xml:space="preserve"> in presidential debates</w:t>
      </w:r>
      <w:r w:rsidR="00CB22C4">
        <w:t>.</w:t>
      </w:r>
    </w:p>
    <w:p w14:paraId="5F0DFC51" w14:textId="11F447E9" w:rsidR="00CF47E0" w:rsidRDefault="00433F79" w:rsidP="00405564">
      <w:pPr>
        <w:spacing w:after="120"/>
        <w:rPr>
          <w:ins w:id="95" w:author="Xu, Mengyao (MU-Student)" w:date="2020-11-03T12:05:00Z"/>
          <w:lang w:eastAsia="zh-CN"/>
        </w:rPr>
      </w:pPr>
      <w:r>
        <w:rPr>
          <w:rFonts w:hint="eastAsia"/>
          <w:lang w:eastAsia="zh-CN"/>
        </w:rPr>
        <w:t>Kraft</w:t>
      </w:r>
      <w:r>
        <w:rPr>
          <w:lang w:eastAsia="zh-CN"/>
        </w:rPr>
        <w:t xml:space="preserve"> </w:t>
      </w:r>
      <w:r>
        <w:rPr>
          <w:lang w:eastAsia="zh-CN"/>
        </w:rPr>
        <w:fldChar w:fldCharType="begin"/>
      </w:r>
      <w:r w:rsidR="00614336">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2018)</w:t>
      </w:r>
      <w:r>
        <w:rPr>
          <w:lang w:eastAsia="zh-CN"/>
        </w:rPr>
        <w:fldChar w:fldCharType="end"/>
      </w:r>
      <w:r>
        <w:rPr>
          <w:lang w:eastAsia="zh-CN"/>
        </w:rPr>
        <w:t xml:space="preserve"> examined moral concerns in individual political attitude expression and found “systematic patterns in the emphasis on moral considerations among liberals and conservatives for three foundations” </w:t>
      </w:r>
      <w:r>
        <w:rPr>
          <w:lang w:eastAsia="zh-CN"/>
        </w:rPr>
        <w:fldChar w:fldCharType="begin"/>
      </w:r>
      <w:r w:rsidR="00614336">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p. 1031)</w:t>
      </w:r>
      <w:r>
        <w:rPr>
          <w:lang w:eastAsia="zh-CN"/>
        </w:rPr>
        <w:fldChar w:fldCharType="end"/>
      </w:r>
      <w:r>
        <w:rPr>
          <w:lang w:eastAsia="zh-CN"/>
        </w:rPr>
        <w:t xml:space="preserve">: liberals </w:t>
      </w:r>
      <w:r w:rsidR="00343533">
        <w:rPr>
          <w:lang w:eastAsia="zh-CN"/>
        </w:rPr>
        <w:t>talk more about care and fairness considerations, while conservatives emphasiz</w:t>
      </w:r>
      <w:r w:rsidR="00537D17">
        <w:rPr>
          <w:lang w:eastAsia="zh-CN"/>
        </w:rPr>
        <w:t xml:space="preserve">e </w:t>
      </w:r>
      <w:r w:rsidR="00343533">
        <w:rPr>
          <w:lang w:eastAsia="zh-CN"/>
        </w:rPr>
        <w:t xml:space="preserve">on loyalty considerations. </w:t>
      </w:r>
      <w:del w:id="96" w:author="Xu, Mengyao (MU-Student)" w:date="2020-11-03T11:57:00Z">
        <w:r w:rsidR="005654F3" w:rsidDel="009F5411">
          <w:rPr>
            <w:lang w:eastAsia="zh-CN"/>
          </w:rPr>
          <w:delText xml:space="preserve">Moral foundation sensitivity difference has been attributed to the polarization of our society, especially for political attitude in a bi-party environment such as the United State </w:delText>
        </w:r>
        <w:r w:rsidR="005654F3" w:rsidDel="009F5411">
          <w:rPr>
            <w:lang w:eastAsia="zh-CN"/>
          </w:rPr>
          <w:fldChar w:fldCharType="begin"/>
        </w:r>
        <w:r w:rsidR="00614336" w:rsidDel="009F5411">
          <w:rPr>
            <w:lang w:eastAsia="zh-CN"/>
          </w:rPr>
          <w:del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delInstrText>
        </w:r>
        <w:r w:rsidR="005654F3" w:rsidDel="009F5411">
          <w:rPr>
            <w:lang w:eastAsia="zh-CN"/>
          </w:rPr>
          <w:fldChar w:fldCharType="separate"/>
        </w:r>
        <w:r w:rsidR="00614336" w:rsidDel="009F5411">
          <w:rPr>
            <w:noProof/>
            <w:lang w:eastAsia="zh-CN"/>
          </w:rPr>
          <w:delText>(Haidt, 2012; Koleva et al., 2012)</w:delText>
        </w:r>
        <w:r w:rsidR="005654F3" w:rsidDel="009F5411">
          <w:rPr>
            <w:lang w:eastAsia="zh-CN"/>
          </w:rPr>
          <w:fldChar w:fldCharType="end"/>
        </w:r>
        <w:r w:rsidR="005654F3" w:rsidDel="009F5411">
          <w:rPr>
            <w:lang w:eastAsia="zh-CN"/>
          </w:rPr>
          <w:delText xml:space="preserve">. </w:delText>
        </w:r>
      </w:del>
      <w:r w:rsidR="005654F3">
        <w:rPr>
          <w:lang w:eastAsia="zh-CN"/>
        </w:rPr>
        <w:t xml:space="preserve">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w:t>
      </w:r>
      <w:r w:rsidR="00F94224">
        <w:rPr>
          <w:lang w:eastAsia="zh-CN"/>
        </w:rPr>
        <w:fldChar w:fldCharType="begin"/>
      </w:r>
      <w:r w:rsidR="00614336">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Clifford &amp; Jerit, 2013, p. 660)</w:t>
      </w:r>
      <w:r w:rsidR="00F94224">
        <w:rPr>
          <w:lang w:eastAsia="zh-CN"/>
        </w:rPr>
        <w:fldChar w:fldCharType="end"/>
      </w:r>
      <w:r w:rsidR="00F94224">
        <w:rPr>
          <w:lang w:eastAsia="zh-CN"/>
        </w:rPr>
        <w:t xml:space="preserve"> during the policy debat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found </w:t>
      </w:r>
      <w:r w:rsidR="00F94224">
        <w:rPr>
          <w:lang w:eastAsia="zh-CN"/>
        </w:rPr>
        <w:fldChar w:fldCharType="begin"/>
      </w:r>
      <w:r w:rsidR="00614336">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2013)</w:t>
      </w:r>
      <w:r w:rsidR="00F94224">
        <w:rPr>
          <w:lang w:eastAsia="zh-CN"/>
        </w:rPr>
        <w:fldChar w:fldCharType="end"/>
      </w:r>
      <w:r w:rsidR="00F94224">
        <w:rPr>
          <w:lang w:eastAsia="zh-CN"/>
        </w:rPr>
        <w:t xml:space="preserve"> liberals and conservatives “used distinctive 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fldChar w:fldCharType="begin"/>
      </w:r>
      <w:r w:rsidR="00614336">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614336">
        <w:rPr>
          <w:noProof/>
          <w:lang w:eastAsia="zh-CN"/>
        </w:rPr>
        <w:t>(p. 669)</w:t>
      </w:r>
      <w:r w:rsidR="004D7E80">
        <w:rPr>
          <w:lang w:eastAsia="zh-CN"/>
        </w:rPr>
        <w:fldChar w:fldCharType="end"/>
      </w:r>
      <w:r w:rsidR="004D7E80">
        <w:rPr>
          <w:lang w:eastAsia="zh-CN"/>
        </w:rPr>
        <w:t xml:space="preserve">. Lewis found </w:t>
      </w:r>
      <w:r w:rsidR="004D7E80">
        <w:rPr>
          <w:lang w:eastAsia="zh-CN"/>
        </w:rPr>
        <w:fldChar w:fldCharType="begin"/>
      </w:r>
      <w:r w:rsidR="00614336">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614336">
        <w:rPr>
          <w:noProof/>
          <w:lang w:eastAsia="zh-CN"/>
        </w:rPr>
        <w:t>(2019)</w:t>
      </w:r>
      <w:r w:rsidR="004D7E80">
        <w:rPr>
          <w:lang w:eastAsia="zh-CN"/>
        </w:rPr>
        <w:fldChar w:fldCharType="end"/>
      </w:r>
      <w:r w:rsidR="004D7E80">
        <w:rPr>
          <w:lang w:eastAsia="zh-CN"/>
        </w:rPr>
        <w:t xml:space="preserve">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614336">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614336">
        <w:rPr>
          <w:noProof/>
          <w:lang w:eastAsia="zh-CN"/>
        </w:rPr>
        <w:t>(p. 1)</w:t>
      </w:r>
      <w:r w:rsidR="00876F17">
        <w:rPr>
          <w:lang w:eastAsia="zh-CN"/>
        </w:rPr>
        <w:fldChar w:fldCharType="end"/>
      </w:r>
      <w:r w:rsidR="00876F17">
        <w:rPr>
          <w:lang w:eastAsia="zh-CN"/>
        </w:rPr>
        <w:t xml:space="preserve">. </w:t>
      </w:r>
      <w:ins w:id="97" w:author="Xu, Mengyao (MU-Student)" w:date="2020-11-03T12:05:00Z">
        <w:r w:rsidR="00CF47E0">
          <w:rPr>
            <w:lang w:eastAsia="zh-CN"/>
          </w:rPr>
          <w:t>I</w:t>
        </w:r>
        <w:r w:rsidR="00CF47E0">
          <w:rPr>
            <w:rFonts w:hint="eastAsia"/>
            <w:lang w:eastAsia="zh-CN"/>
          </w:rPr>
          <w:t>n</w:t>
        </w:r>
        <w:r w:rsidR="00CF47E0">
          <w:rPr>
            <w:lang w:eastAsia="zh-CN"/>
          </w:rPr>
          <w:t xml:space="preserve"> sum, politicians’ </w:t>
        </w:r>
      </w:ins>
      <w:ins w:id="98" w:author="Xu, Mengyao (MU-Student)" w:date="2020-11-03T12:06:00Z">
        <w:r w:rsidR="00CF47E0">
          <w:rPr>
            <w:lang w:eastAsia="zh-CN"/>
          </w:rPr>
          <w:t xml:space="preserve">moral </w:t>
        </w:r>
        <w:r w:rsidR="00CF47E0">
          <w:rPr>
            <w:lang w:eastAsia="zh-CN"/>
          </w:rPr>
          <w:lastRenderedPageBreak/>
          <w:t xml:space="preserve">concerns are traceable as they are embedded in their political attitude expressions. </w:t>
        </w:r>
      </w:ins>
    </w:p>
    <w:p w14:paraId="7E82DCEB" w14:textId="626B02D5" w:rsidR="0084284A" w:rsidRDefault="00CF47E0" w:rsidP="00405564">
      <w:pPr>
        <w:spacing w:after="120"/>
        <w:rPr>
          <w:lang w:eastAsia="zh-CN"/>
        </w:rPr>
      </w:pPr>
      <w:ins w:id="99" w:author="Xu, Mengyao (MU-Student)" w:date="2020-11-03T12:09:00Z">
        <w:r>
          <w:rPr>
            <w:lang w:eastAsia="zh-CN"/>
          </w:rPr>
          <w:t>There has been rare examination of the divergence when political elites “paly in facilitating moral reasoning”</w:t>
        </w:r>
      </w:ins>
      <w:ins w:id="100" w:author="Xu, Mengyao (MU-Student)" w:date="2020-11-03T12:10:00Z">
        <w:r>
          <w:rPr>
            <w:lang w:eastAsia="zh-CN"/>
          </w:rPr>
          <w:t>, while t</w:t>
        </w:r>
      </w:ins>
      <w:ins w:id="101" w:author="Xu, Mengyao (MU-Student)" w:date="2020-11-03T12:08:00Z">
        <w:r>
          <w:rPr>
            <w:rFonts w:hint="eastAsia"/>
            <w:lang w:eastAsia="zh-CN"/>
          </w:rPr>
          <w:t>he</w:t>
        </w:r>
        <w:r>
          <w:rPr>
            <w:lang w:eastAsia="zh-CN"/>
          </w:rPr>
          <w:t xml:space="preserve"> dif</w:t>
        </w:r>
      </w:ins>
      <w:ins w:id="102" w:author="Xu, Mengyao (MU-Student)" w:date="2020-11-03T12:09:00Z">
        <w:r>
          <w:rPr>
            <w:lang w:eastAsia="zh-CN"/>
          </w:rPr>
          <w:t>feren</w:t>
        </w:r>
      </w:ins>
      <w:ins w:id="103" w:author="Xu, Mengyao (MU-Student)" w:date="2020-11-03T12:10:00Z">
        <w:r>
          <w:rPr>
            <w:lang w:eastAsia="zh-CN"/>
          </w:rPr>
          <w:t>ce</w:t>
        </w:r>
      </w:ins>
      <w:ins w:id="104" w:author="Xu, Mengyao (MU-Student)" w:date="2020-11-03T12:09:00Z">
        <w:r>
          <w:rPr>
            <w:lang w:eastAsia="zh-CN"/>
          </w:rPr>
          <w:t xml:space="preserve"> of m</w:t>
        </w:r>
      </w:ins>
      <w:ins w:id="105" w:author="Xu, Mengyao (MU-Student)" w:date="2020-11-03T12:01:00Z">
        <w:r w:rsidR="00405564">
          <w:rPr>
            <w:lang w:eastAsia="zh-CN"/>
          </w:rPr>
          <w:t>oral foundation sensitivit</w:t>
        </w:r>
      </w:ins>
      <w:ins w:id="106" w:author="Xu, Mengyao (MU-Student)" w:date="2020-11-03T12:09:00Z">
        <w:r>
          <w:rPr>
            <w:lang w:eastAsia="zh-CN"/>
          </w:rPr>
          <w:t>ies</w:t>
        </w:r>
      </w:ins>
      <w:ins w:id="107" w:author="Xu, Mengyao (MU-Student)" w:date="2020-11-03T12:01:00Z">
        <w:r w:rsidR="00405564">
          <w:rPr>
            <w:lang w:eastAsia="zh-CN"/>
          </w:rPr>
          <w:t xml:space="preserve"> has </w:t>
        </w:r>
      </w:ins>
      <w:ins w:id="108" w:author="Xu, Mengyao (MU-Student)" w:date="2020-11-03T12:02:00Z">
        <w:r w:rsidR="00405564">
          <w:rPr>
            <w:lang w:eastAsia="zh-CN"/>
          </w:rPr>
          <w:t xml:space="preserve">greatly </w:t>
        </w:r>
      </w:ins>
      <w:ins w:id="109" w:author="Xu, Mengyao (MU-Student)" w:date="2020-11-03T12:01:00Z">
        <w:r w:rsidR="00405564">
          <w:rPr>
            <w:lang w:eastAsia="zh-CN"/>
          </w:rPr>
          <w:t xml:space="preserve">attributed to the polarization of our society, especially for political attitude in a bi-party environment such as the United State </w:t>
        </w:r>
        <w:r w:rsidR="00405564">
          <w:rPr>
            <w:lang w:eastAsia="zh-CN"/>
          </w:rPr>
          <w:fldChar w:fldCharType="begin"/>
        </w:r>
        <w:r w:rsidR="00405564">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05564">
          <w:rPr>
            <w:lang w:eastAsia="zh-CN"/>
          </w:rPr>
          <w:fldChar w:fldCharType="separate"/>
        </w:r>
        <w:r w:rsidR="00405564">
          <w:rPr>
            <w:noProof/>
            <w:lang w:eastAsia="zh-CN"/>
          </w:rPr>
          <w:t>(Haidt, 2012; Koleva et al., 2012)</w:t>
        </w:r>
        <w:r w:rsidR="00405564">
          <w:rPr>
            <w:lang w:eastAsia="zh-CN"/>
          </w:rPr>
          <w:fldChar w:fldCharType="end"/>
        </w:r>
        <w:r w:rsidR="00405564">
          <w:rPr>
            <w:lang w:eastAsia="zh-CN"/>
          </w:rPr>
          <w:t xml:space="preserve">. </w:t>
        </w:r>
      </w:ins>
      <w:del w:id="110" w:author="Xu, Mengyao (MU-Student)" w:date="2020-11-03T12:09:00Z">
        <w:r w:rsidR="007E299C" w:rsidDel="00CF47E0">
          <w:rPr>
            <w:lang w:eastAsia="zh-CN"/>
          </w:rPr>
          <w:delText xml:space="preserve">However, there has been rare examination of the divergence when political elites paly in facilitating moral reasoning. </w:delText>
        </w:r>
      </w:del>
      <w:r w:rsidR="007E299C">
        <w:rPr>
          <w:rFonts w:hint="eastAsia"/>
          <w:lang w:eastAsia="zh-CN"/>
        </w:rPr>
        <w:t>We</w:t>
      </w:r>
      <w:r w:rsidR="007E299C">
        <w:rPr>
          <w:lang w:eastAsia="zh-CN"/>
        </w:rPr>
        <w:t xml:space="preserve"> wonder, when </w:t>
      </w:r>
      <w:r w:rsidR="00904F1E">
        <w:rPr>
          <w:lang w:eastAsia="zh-CN"/>
        </w:rPr>
        <w:t>“</w:t>
      </w:r>
      <w:r w:rsidR="007E299C">
        <w:rPr>
          <w:lang w:eastAsia="zh-CN"/>
        </w:rPr>
        <w:t>facing</w:t>
      </w:r>
      <w:r w:rsidR="00904F1E">
        <w:rPr>
          <w:lang w:eastAsia="zh-CN"/>
        </w:rPr>
        <w:t>”</w:t>
      </w:r>
      <w:r w:rsidR="007E299C">
        <w:rPr>
          <w:lang w:eastAsia="zh-CN"/>
        </w:rPr>
        <w:t xml:space="preserve"> tens of millions </w:t>
      </w:r>
      <w:del w:id="111" w:author="Xu, Mengyao (MU-Student)" w:date="2020-11-03T11:59:00Z">
        <w:r w:rsidR="007E299C" w:rsidDel="009F5411">
          <w:rPr>
            <w:lang w:eastAsia="zh-CN"/>
          </w:rPr>
          <w:delText>U.S.</w:delText>
        </w:r>
      </w:del>
      <w:ins w:id="112" w:author="Xu, Mengyao (MU-Student)" w:date="2020-11-03T11:59:00Z">
        <w:r w:rsidR="009F5411">
          <w:rPr>
            <w:lang w:eastAsia="zh-CN"/>
          </w:rPr>
          <w:t>United States</w:t>
        </w:r>
      </w:ins>
      <w:r w:rsidR="007E299C">
        <w:rPr>
          <w:lang w:eastAsia="zh-CN"/>
        </w:rPr>
        <w:t xml:space="preserve"> electorate </w:t>
      </w:r>
      <w:ins w:id="113" w:author="Xu, Mengyao (MU-Student)" w:date="2020-11-03T11:59:00Z">
        <w:r w:rsidR="009F5411">
          <w:rPr>
            <w:lang w:eastAsia="zh-CN"/>
          </w:rPr>
          <w:t>of the</w:t>
        </w:r>
      </w:ins>
      <w:del w:id="114" w:author="Xu, Mengyao (MU-Student)" w:date="2020-11-03T11:59:00Z">
        <w:r w:rsidR="007E299C" w:rsidDel="009F5411">
          <w:rPr>
            <w:lang w:eastAsia="zh-CN"/>
          </w:rPr>
          <w:delText>in</w:delText>
        </w:r>
      </w:del>
      <w:r w:rsidR="007E299C">
        <w:rPr>
          <w:lang w:eastAsia="zh-CN"/>
        </w:rPr>
        <w:t xml:space="preserve"> </w:t>
      </w:r>
      <w:r w:rsidR="00904F1E">
        <w:rPr>
          <w:lang w:eastAsia="zh-CN"/>
        </w:rPr>
        <w:t>televised</w:t>
      </w:r>
      <w:r w:rsidR="007E299C">
        <w:rPr>
          <w:lang w:eastAsia="zh-CN"/>
        </w:rPr>
        <w:t xml:space="preserve"> presidential debates, could the candidates overcome their personal moral foundation sensitivity differences, understand their opponents’ different moral concerns, </w:t>
      </w:r>
      <w:ins w:id="115" w:author="Xu, Mengyao (MU-Student)" w:date="2020-11-03T12:00:00Z">
        <w:r w:rsidR="009F5411">
          <w:rPr>
            <w:lang w:eastAsia="zh-CN"/>
          </w:rPr>
          <w:t xml:space="preserve">and </w:t>
        </w:r>
      </w:ins>
      <w:r w:rsidR="007E299C">
        <w:rPr>
          <w:rFonts w:hint="eastAsia"/>
          <w:lang w:eastAsia="zh-CN"/>
        </w:rPr>
        <w:t>deve</w:t>
      </w:r>
      <w:r w:rsidR="007E299C">
        <w:rPr>
          <w:lang w:eastAsia="zh-CN"/>
        </w:rPr>
        <w:t xml:space="preserve">lop real discussion with each other in order to find a solution for the society? Accordingly, </w:t>
      </w:r>
      <w:r w:rsidR="00876F17">
        <w:rPr>
          <w:lang w:eastAsia="zh-CN"/>
        </w:rPr>
        <w:t>here comes our research question:</w:t>
      </w:r>
    </w:p>
    <w:p w14:paraId="19683674" w14:textId="25291655"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5C07A9">
        <w:rPr>
          <w:lang w:eastAsia="zh-CN"/>
        </w:rPr>
        <w:t xml:space="preserve"> did each</w:t>
      </w:r>
      <w:r w:rsidR="00F22516">
        <w:rPr>
          <w:lang w:eastAsia="zh-CN"/>
        </w:rPr>
        <w:t xml:space="preserve"> </w:t>
      </w:r>
      <w:r w:rsidR="005C07A9">
        <w:rPr>
          <w:lang w:eastAsia="zh-CN"/>
        </w:rPr>
        <w:t xml:space="preserve">party’s </w:t>
      </w:r>
      <w:r>
        <w:rPr>
          <w:rFonts w:hint="eastAsia"/>
          <w:lang w:eastAsia="zh-CN"/>
        </w:rPr>
        <w:t>pres</w:t>
      </w:r>
      <w:r>
        <w:rPr>
          <w:lang w:eastAsia="zh-CN"/>
        </w:rPr>
        <w:t xml:space="preserve">ident </w:t>
      </w:r>
      <w:r w:rsidR="00876F17">
        <w:rPr>
          <w:lang w:eastAsia="zh-CN"/>
        </w:rPr>
        <w:t>candidates play in facilitating moral reasoning during the presidential debates in terms of diverging</w:t>
      </w:r>
      <w:r w:rsidR="00F22516">
        <w:rPr>
          <w:lang w:eastAsia="zh-CN"/>
        </w:rPr>
        <w:t>/converging the moral foundation difference</w:t>
      </w:r>
      <w:r>
        <w:rPr>
          <w:lang w:eastAsia="zh-CN"/>
        </w:rPr>
        <w:t>?</w:t>
      </w:r>
      <w:r w:rsidR="00F22516">
        <w:rPr>
          <w:lang w:eastAsia="zh-CN"/>
        </w:rPr>
        <w:t xml:space="preserve"> </w:t>
      </w:r>
    </w:p>
    <w:p w14:paraId="5D6A5257" w14:textId="281C0298" w:rsidR="0084284A" w:rsidRDefault="00904F1E" w:rsidP="00904F1E">
      <w:pPr>
        <w:spacing w:after="120"/>
        <w:rPr>
          <w:lang w:eastAsia="zh-CN"/>
        </w:rPr>
      </w:pPr>
      <w:r>
        <w:rPr>
          <w:lang w:eastAsia="zh-CN"/>
        </w:rPr>
        <w:t>According to mediatization theory, unfortunately, the candidates may not want to understand their opponents’ different moral concerns</w:t>
      </w:r>
      <w:ins w:id="116" w:author="Xu, Mengyao (MU-Student)" w:date="2020-11-03T12:03:00Z">
        <w:r w:rsidR="00405564">
          <w:rPr>
            <w:lang w:eastAsia="zh-CN"/>
          </w:rPr>
          <w:t xml:space="preserve"> or </w:t>
        </w:r>
      </w:ins>
      <w:del w:id="117" w:author="Xu, Mengyao (MU-Student)" w:date="2020-11-03T12:03:00Z">
        <w:r w:rsidDel="00405564">
          <w:rPr>
            <w:lang w:eastAsia="zh-CN"/>
          </w:rPr>
          <w:delText xml:space="preserve">, </w:delText>
        </w:r>
      </w:del>
      <w:r>
        <w:rPr>
          <w:rFonts w:hint="eastAsia"/>
          <w:lang w:eastAsia="zh-CN"/>
        </w:rPr>
        <w:t>deve</w:t>
      </w:r>
      <w:r>
        <w:rPr>
          <w:lang w:eastAsia="zh-CN"/>
        </w:rPr>
        <w:t>lop real discussion</w:t>
      </w:r>
      <w:ins w:id="118" w:author="Xu, Mengyao (MU-Student)" w:date="2020-11-03T12:03:00Z">
        <w:r w:rsidR="00405564">
          <w:rPr>
            <w:lang w:eastAsia="zh-CN"/>
          </w:rPr>
          <w:t>s</w:t>
        </w:r>
      </w:ins>
      <w:r>
        <w:rPr>
          <w:lang w:eastAsia="zh-CN"/>
        </w:rPr>
        <w:t xml:space="preserve"> with each other when “facing” tens of millions U.S. electorate </w:t>
      </w:r>
      <w:ins w:id="119" w:author="Xu, Mengyao (MU-Student)" w:date="2020-11-03T12:03:00Z">
        <w:r w:rsidR="00405564">
          <w:rPr>
            <w:lang w:eastAsia="zh-CN"/>
          </w:rPr>
          <w:t>of</w:t>
        </w:r>
      </w:ins>
      <w:del w:id="120" w:author="Xu, Mengyao (MU-Student)" w:date="2020-11-03T12:03:00Z">
        <w:r w:rsidDel="00405564">
          <w:rPr>
            <w:lang w:eastAsia="zh-CN"/>
          </w:rPr>
          <w:delText>in</w:delText>
        </w:r>
      </w:del>
      <w:r>
        <w:rPr>
          <w:lang w:eastAsia="zh-CN"/>
        </w:rPr>
        <w:t xml:space="preserve"> televised presidential debates. </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5447121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2013)</w:t>
      </w:r>
      <w:r w:rsidRPr="003F49F4">
        <w:fldChar w:fldCharType="end"/>
      </w:r>
      <w:r w:rsidRPr="003F49F4">
        <w:t>,</w:t>
      </w:r>
      <w:ins w:id="121" w:author="Xu, Mengyao (MU-Student)" w:date="2020-11-03T12:11:00Z">
        <w:r w:rsidR="003E6FE9">
          <w:t xml:space="preserve"> the founder of </w:t>
        </w:r>
        <w:r w:rsidR="00DD0588">
          <w:t xml:space="preserve">mediatization theory, </w:t>
        </w:r>
      </w:ins>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accommodate the media’s valuations, formats, and routines” </w:t>
      </w:r>
      <w:r w:rsidRPr="003F49F4">
        <w:fldChar w:fldCharType="begin"/>
      </w:r>
      <w:r w:rsidR="00614336">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w:t>
      </w:r>
      <w:r w:rsidRPr="003F49F4">
        <w:lastRenderedPageBreak/>
        <w:t>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430C46A7" w:rsidR="00CD69E0" w:rsidRDefault="000D2333" w:rsidP="00062F9C">
      <w:pPr>
        <w:widowControl/>
        <w:ind w:firstLine="0"/>
      </w:pPr>
      <w:r w:rsidRPr="003F49F4">
        <w:t xml:space="preserve">In other words, media logic not only sets the path for </w:t>
      </w:r>
      <w:ins w:id="122" w:author="Xu, Mengyao (MU-Student)" w:date="2020-11-03T12:12:00Z">
        <w:r w:rsidR="002F1AD8">
          <w:t xml:space="preserve">the institution of </w:t>
        </w:r>
      </w:ins>
      <w:r w:rsidRPr="003F49F4">
        <w:t>medi</w:t>
      </w:r>
      <w:ins w:id="123" w:author="Xu, Mengyao (MU-Student)" w:date="2020-11-03T12:12:00Z">
        <w:r w:rsidR="002F1AD8">
          <w:t>a</w:t>
        </w:r>
      </w:ins>
      <w:del w:id="124" w:author="Xu, Mengyao (MU-Student)" w:date="2020-11-03T12:12:00Z">
        <w:r w:rsidRPr="003F49F4" w:rsidDel="002F1AD8">
          <w:delText>a institutions</w:delText>
        </w:r>
      </w:del>
      <w:r w:rsidRPr="003F49F4">
        <w:t>, but</w:t>
      </w:r>
      <w:r>
        <w:t xml:space="preserve"> a</w:t>
      </w:r>
      <w:r w:rsidRPr="003F49F4">
        <w:t xml:space="preserve">lso shapes how other institutions function. </w:t>
      </w:r>
    </w:p>
    <w:p w14:paraId="48AE0CBF" w14:textId="3BC56E95" w:rsidR="00800B85" w:rsidRDefault="00AE45C1" w:rsidP="00B14E80">
      <w:pPr>
        <w:rPr>
          <w:ins w:id="125" w:author="Xu, Mengyao (MU-Student)" w:date="2020-11-03T23:13:00Z"/>
          <w:lang w:eastAsia="zh-CN"/>
        </w:rPr>
      </w:pPr>
      <w:r>
        <w:rPr>
          <w:lang w:eastAsia="zh-CN"/>
        </w:rPr>
        <w:t>How politics has been mediatized then?</w:t>
      </w:r>
      <w:ins w:id="126" w:author="Xu, Mengyao (MU-Student)" w:date="2020-11-03T23:12:00Z">
        <w:r w:rsidR="00800B85">
          <w:rPr>
            <w:lang w:eastAsia="zh-CN"/>
          </w:rPr>
          <w:t xml:space="preserve"> First, politicians began to abide by the media logic. </w:t>
        </w:r>
      </w:ins>
      <w:del w:id="127" w:author="Xu, Mengyao (MU-Student)" w:date="2020-11-03T23:14:00Z">
        <w:r w:rsidR="00800B85" w:rsidDel="00800B85">
          <w:rPr>
            <w:lang w:eastAsia="zh-CN"/>
          </w:rPr>
          <w:fldChar w:fldCharType="begin"/>
        </w:r>
        <w:r w:rsidR="00800B85" w:rsidDel="00800B85">
          <w:rPr>
            <w:lang w:eastAsia="zh-CN"/>
          </w:rPr>
          <w:delInstrText xml:space="preserve"> ADDIN EN.CITE &lt;EndNote&gt;&lt;Cite&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delInstrText>
        </w:r>
        <w:r w:rsidR="00800B85" w:rsidDel="00800B85">
          <w:rPr>
            <w:lang w:eastAsia="zh-CN"/>
          </w:rPr>
          <w:fldChar w:fldCharType="separate"/>
        </w:r>
        <w:r w:rsidR="00800B85" w:rsidDel="00800B85">
          <w:rPr>
            <w:noProof/>
            <w:lang w:eastAsia="zh-CN"/>
          </w:rPr>
          <w:delText>(Bastien, 2018)</w:delText>
        </w:r>
        <w:r w:rsidR="00800B85" w:rsidDel="00800B85">
          <w:rPr>
            <w:lang w:eastAsia="zh-CN"/>
          </w:rPr>
          <w:fldChar w:fldCharType="end"/>
        </w:r>
        <w:r w:rsidDel="00800B85">
          <w:rPr>
            <w:lang w:eastAsia="zh-CN"/>
          </w:rPr>
          <w:delText xml:space="preserve"> </w:delText>
        </w:r>
      </w:del>
      <w:proofErr w:type="spellStart"/>
      <w:r w:rsidR="00E223A0">
        <w:rPr>
          <w:lang w:eastAsia="zh-CN"/>
        </w:rPr>
        <w:t>Stromback</w:t>
      </w:r>
      <w:proofErr w:type="spellEnd"/>
      <w:r w:rsidR="00E223A0">
        <w:rPr>
          <w:lang w:eastAsia="zh-CN"/>
        </w:rPr>
        <w:t xml:space="preserve"> et al.</w:t>
      </w:r>
      <w:r w:rsidR="00E223A0" w:rsidRPr="00E223A0">
        <w:rPr>
          <w:lang w:eastAsia="zh-CN"/>
        </w:rPr>
        <w:t xml:space="preserve"> </w:t>
      </w:r>
      <w:r w:rsidR="00E223A0">
        <w:rPr>
          <w:lang w:eastAsia="zh-CN"/>
        </w:rPr>
        <w:fldChar w:fldCharType="begin"/>
      </w:r>
      <w:r w:rsidR="00614336">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E223A0">
        <w:rPr>
          <w:lang w:eastAsia="zh-CN"/>
        </w:rPr>
        <w:fldChar w:fldCharType="separate"/>
      </w:r>
      <w:r w:rsidR="00614336">
        <w:rPr>
          <w:noProof/>
          <w:lang w:eastAsia="zh-CN"/>
        </w:rPr>
        <w:t>(2009)</w:t>
      </w:r>
      <w:r w:rsidR="00E223A0">
        <w:rPr>
          <w:lang w:eastAsia="zh-CN"/>
        </w:rPr>
        <w:fldChar w:fldCharType="end"/>
      </w:r>
      <w:r w:rsidR="00E223A0">
        <w:rPr>
          <w:lang w:eastAsia="zh-CN"/>
        </w:rPr>
        <w:t xml:space="preserve"> discovered that </w:t>
      </w:r>
      <w:r w:rsidR="00B14E80">
        <w:rPr>
          <w:lang w:eastAsia="zh-CN"/>
        </w:rPr>
        <w:t>m</w:t>
      </w:r>
      <w:r w:rsidR="00E223A0">
        <w:rPr>
          <w:lang w:eastAsia="zh-CN"/>
        </w:rPr>
        <w:t>ediatization incentivized political actors “increasing their efforts and skills at political public relations and news management or by adopting and internalizing media logic in their own thinking and behavior”.</w:t>
      </w:r>
      <w:r w:rsidR="00864C8C">
        <w:rPr>
          <w:lang w:eastAsia="zh-CN"/>
        </w:rPr>
        <w:t xml:space="preserve"> </w:t>
      </w:r>
      <w:moveToRangeStart w:id="128" w:author="Xu, Mengyao (MU-Student)" w:date="2020-11-03T23:27:00Z" w:name="move55338437"/>
      <w:proofErr w:type="spellStart"/>
      <w:moveTo w:id="129" w:author="Xu, Mengyao (MU-Student)" w:date="2020-11-03T23:27:00Z">
        <w:r w:rsidR="00AF2A02">
          <w:rPr>
            <w:lang w:eastAsia="zh-CN"/>
          </w:rPr>
          <w:t>Mazzoleni</w:t>
        </w:r>
        <w:proofErr w:type="spellEnd"/>
        <w:r w:rsidR="00AF2A02">
          <w:rPr>
            <w:lang w:eastAsia="zh-CN"/>
          </w:rPr>
          <w:t xml:space="preserve"> </w:t>
        </w:r>
        <w:r w:rsidR="00AF2A02">
          <w:rPr>
            <w:lang w:eastAsia="zh-CN"/>
          </w:rPr>
          <w:fldChar w:fldCharType="begin"/>
        </w:r>
        <w:r w:rsidR="00AF2A02">
          <w:rPr>
            <w:lang w:eastAsia="zh-CN"/>
          </w:rPr>
          <w: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instrText>
        </w:r>
        <w:r w:rsidR="00AF2A02">
          <w:rPr>
            <w:lang w:eastAsia="zh-CN"/>
          </w:rPr>
          <w:fldChar w:fldCharType="separate"/>
        </w:r>
        <w:r w:rsidR="00AF2A02">
          <w:rPr>
            <w:noProof/>
            <w:lang w:eastAsia="zh-CN"/>
          </w:rPr>
          <w:t>(2008)</w:t>
        </w:r>
        <w:r w:rsidR="00AF2A02">
          <w:rPr>
            <w:lang w:eastAsia="zh-CN"/>
          </w:rPr>
          <w:fldChar w:fldCharType="end"/>
        </w:r>
        <w:r w:rsidR="00AF2A02">
          <w:rPr>
            <w:lang w:eastAsia="zh-CN"/>
          </w:rPr>
          <w:t xml:space="preserve"> found that mediatization in politics has put media into the central position of election campaign, and made political actors media-driven. </w:t>
        </w:r>
      </w:moveTo>
      <w:moveToRangeEnd w:id="128"/>
      <w:ins w:id="130" w:author="Xu, Mengyao (MU-Student)" w:date="2020-11-03T23:14:00Z">
        <w:r w:rsidR="00800B85">
          <w:rPr>
            <w:lang w:eastAsia="zh-CN"/>
          </w:rPr>
          <w:t xml:space="preserve">Bastien </w:t>
        </w:r>
        <w:r w:rsidR="00800B85">
          <w:rPr>
            <w:lang w:eastAsia="zh-CN"/>
          </w:rPr>
          <w:fldChar w:fldCharType="begin"/>
        </w:r>
      </w:ins>
      <w:r w:rsidR="00800B85">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ins w:id="131" w:author="Xu, Mengyao (MU-Student)" w:date="2020-11-03T23:14:00Z">
        <w:r w:rsidR="00800B85">
          <w:rPr>
            <w:lang w:eastAsia="zh-CN"/>
          </w:rPr>
          <w:fldChar w:fldCharType="separate"/>
        </w:r>
      </w:ins>
      <w:r w:rsidR="00800B85">
        <w:rPr>
          <w:noProof/>
          <w:lang w:eastAsia="zh-CN"/>
        </w:rPr>
        <w:t>(2018)</w:t>
      </w:r>
      <w:ins w:id="132" w:author="Xu, Mengyao (MU-Student)" w:date="2020-11-03T23:14:00Z">
        <w:r w:rsidR="00800B85">
          <w:rPr>
            <w:lang w:eastAsia="zh-CN"/>
          </w:rPr>
          <w:fldChar w:fldCharType="end"/>
        </w:r>
      </w:ins>
      <w:ins w:id="133" w:author="Xu, Mengyao (MU-Student)" w:date="2020-11-03T23:15:00Z">
        <w:r w:rsidR="00800B85">
          <w:rPr>
            <w:lang w:eastAsia="zh-CN"/>
          </w:rPr>
          <w:t xml:space="preserve"> </w:t>
        </w:r>
      </w:ins>
      <w:ins w:id="134" w:author="Xu, Mengyao (MU-Student)" w:date="2020-11-03T23:16:00Z">
        <w:r w:rsidR="00800B85">
          <w:rPr>
            <w:lang w:eastAsia="zh-CN"/>
          </w:rPr>
          <w:t xml:space="preserve">examined the presidential debates in Canada over 40 years (1968-2008) and </w:t>
        </w:r>
      </w:ins>
      <w:ins w:id="135" w:author="Xu, Mengyao (MU-Student)" w:date="2020-11-03T23:17:00Z">
        <w:r w:rsidR="00800B85">
          <w:rPr>
            <w:lang w:eastAsia="zh-CN"/>
          </w:rPr>
          <w:t xml:space="preserve">found that the presidential </w:t>
        </w:r>
        <w:r w:rsidR="00800B85" w:rsidRPr="00AF2A02">
          <w:rPr>
            <w:highlight w:val="yellow"/>
            <w:lang w:eastAsia="zh-CN"/>
            <w:rPrChange w:id="136" w:author="Xu, Mengyao (MU-Student)" w:date="2020-11-03T23:24:00Z">
              <w:rPr>
                <w:lang w:eastAsia="zh-CN"/>
              </w:rPr>
            </w:rPrChange>
          </w:rPr>
          <w:t>debater</w:t>
        </w:r>
      </w:ins>
      <w:ins w:id="137" w:author="Xu, Mengyao (MU-Student)" w:date="2020-11-03T23:19:00Z">
        <w:r w:rsidR="00800B85" w:rsidRPr="00AF2A02">
          <w:rPr>
            <w:highlight w:val="yellow"/>
            <w:lang w:eastAsia="zh-CN"/>
            <w:rPrChange w:id="138" w:author="Xu, Mengyao (MU-Student)" w:date="2020-11-03T23:24:00Z">
              <w:rPr>
                <w:lang w:eastAsia="zh-CN"/>
              </w:rPr>
            </w:rPrChange>
          </w:rPr>
          <w:t>s incorporated the</w:t>
        </w:r>
      </w:ins>
      <w:ins w:id="139" w:author="Xu, Mengyao (MU-Student)" w:date="2020-11-03T23:23:00Z">
        <w:r w:rsidR="00AF2A02" w:rsidRPr="00AF2A02">
          <w:rPr>
            <w:highlight w:val="yellow"/>
            <w:lang w:eastAsia="zh-CN"/>
            <w:rPrChange w:id="140" w:author="Xu, Mengyao (MU-Student)" w:date="2020-11-03T23:24:00Z">
              <w:rPr>
                <w:lang w:eastAsia="zh-CN"/>
              </w:rPr>
            </w:rPrChange>
          </w:rPr>
          <w:t xml:space="preserve"> </w:t>
        </w:r>
      </w:ins>
      <w:ins w:id="141" w:author="Xu, Mengyao (MU-Student)" w:date="2020-11-03T23:24:00Z">
        <w:r w:rsidR="00AF2A02" w:rsidRPr="00AF2A02">
          <w:rPr>
            <w:highlight w:val="yellow"/>
            <w:lang w:eastAsia="zh-CN"/>
            <w:rPrChange w:id="142" w:author="Xu, Mengyao (MU-Student)" w:date="2020-11-03T23:24:00Z">
              <w:rPr>
                <w:lang w:eastAsia="zh-CN"/>
              </w:rPr>
            </w:rPrChange>
          </w:rPr>
          <w:t>style of</w:t>
        </w:r>
      </w:ins>
      <w:ins w:id="143" w:author="Xu, Mengyao (MU-Student)" w:date="2020-11-03T23:22:00Z">
        <w:r w:rsidR="00AF2A02" w:rsidRPr="00AF2A02">
          <w:rPr>
            <w:highlight w:val="yellow"/>
            <w:lang w:eastAsia="zh-CN"/>
            <w:rPrChange w:id="144" w:author="Xu, Mengyao (MU-Student)" w:date="2020-11-03T23:24:00Z">
              <w:rPr>
                <w:lang w:eastAsia="zh-CN"/>
              </w:rPr>
            </w:rPrChange>
          </w:rPr>
          <w:t xml:space="preserve"> </w:t>
        </w:r>
      </w:ins>
      <w:ins w:id="145" w:author="Xu, Mengyao (MU-Student)" w:date="2020-11-03T23:24:00Z">
        <w:r w:rsidR="00AF2A02" w:rsidRPr="00AF2A02">
          <w:rPr>
            <w:highlight w:val="yellow"/>
            <w:lang w:eastAsia="zh-CN"/>
            <w:rPrChange w:id="146" w:author="Xu, Mengyao (MU-Student)" w:date="2020-11-03T23:24:00Z">
              <w:rPr>
                <w:lang w:eastAsia="zh-CN"/>
              </w:rPr>
            </w:rPrChange>
          </w:rPr>
          <w:t>how</w:t>
        </w:r>
      </w:ins>
      <w:ins w:id="147" w:author="Xu, Mengyao (MU-Student)" w:date="2020-11-03T23:22:00Z">
        <w:r w:rsidR="00AF2A02" w:rsidRPr="00AF2A02">
          <w:rPr>
            <w:highlight w:val="yellow"/>
            <w:lang w:eastAsia="zh-CN"/>
            <w:rPrChange w:id="148" w:author="Xu, Mengyao (MU-Student)" w:date="2020-11-03T23:24:00Z">
              <w:rPr>
                <w:lang w:eastAsia="zh-CN"/>
              </w:rPr>
            </w:rPrChange>
          </w:rPr>
          <w:t xml:space="preserve"> </w:t>
        </w:r>
      </w:ins>
      <w:ins w:id="149" w:author="Xu, Mengyao (MU-Student)" w:date="2020-11-03T23:23:00Z">
        <w:r w:rsidR="00AF2A02" w:rsidRPr="00AF2A02">
          <w:rPr>
            <w:highlight w:val="yellow"/>
            <w:lang w:eastAsia="zh-CN"/>
            <w:rPrChange w:id="150" w:author="Xu, Mengyao (MU-Student)" w:date="2020-11-03T23:24:00Z">
              <w:rPr>
                <w:lang w:eastAsia="zh-CN"/>
              </w:rPr>
            </w:rPrChange>
          </w:rPr>
          <w:t>media</w:t>
        </w:r>
      </w:ins>
      <w:ins w:id="151" w:author="Xu, Mengyao (MU-Student)" w:date="2020-11-03T23:24:00Z">
        <w:r w:rsidR="00AF2A02" w:rsidRPr="00AF2A02">
          <w:rPr>
            <w:highlight w:val="yellow"/>
            <w:lang w:eastAsia="zh-CN"/>
            <w:rPrChange w:id="152" w:author="Xu, Mengyao (MU-Student)" w:date="2020-11-03T23:24:00Z">
              <w:rPr>
                <w:lang w:eastAsia="zh-CN"/>
              </w:rPr>
            </w:rPrChange>
          </w:rPr>
          <w:t xml:space="preserve"> cover topics into their own discourse.</w:t>
        </w:r>
      </w:ins>
    </w:p>
    <w:p w14:paraId="337521D4" w14:textId="773C23AD" w:rsidR="00B14E80" w:rsidRDefault="00AF2A02" w:rsidP="00B14E80">
      <w:pPr>
        <w:rPr>
          <w:lang w:eastAsia="zh-CN"/>
        </w:rPr>
      </w:pPr>
      <w:ins w:id="153" w:author="Xu, Mengyao (MU-Student)" w:date="2020-11-03T23:25:00Z">
        <w:r>
          <w:rPr>
            <w:lang w:eastAsia="zh-CN"/>
          </w:rPr>
          <w:t>Second, politica</w:t>
        </w:r>
      </w:ins>
      <w:ins w:id="154" w:author="Xu, Mengyao (MU-Student)" w:date="2020-11-03T23:29:00Z">
        <w:r>
          <w:rPr>
            <w:lang w:eastAsia="zh-CN"/>
          </w:rPr>
          <w:t xml:space="preserve">l </w:t>
        </w:r>
      </w:ins>
      <w:moveFromRangeStart w:id="155" w:author="Xu, Mengyao (MU-Student)" w:date="2020-11-03T23:27:00Z" w:name="move55338437"/>
      <w:moveFrom w:id="156" w:author="Xu, Mengyao (MU-Student)" w:date="2020-11-03T23:27:00Z">
        <w:del w:id="157" w:author="Xu, Mengyao (MU-Student)" w:date="2020-11-03T23:29:00Z">
          <w:r w:rsidR="00864C8C" w:rsidDel="00AF2A02">
            <w:rPr>
              <w:lang w:eastAsia="zh-CN"/>
            </w:rPr>
            <w:delText xml:space="preserve">Mazzoleni </w:delText>
          </w:r>
          <w:r w:rsidR="00864C8C" w:rsidDel="00AF2A02">
            <w:rPr>
              <w:lang w:eastAsia="zh-CN"/>
            </w:rPr>
            <w:fldChar w:fldCharType="begin"/>
          </w:r>
          <w:r w:rsidR="00614336" w:rsidDel="00AF2A02">
            <w:rPr>
              <w:lang w:eastAsia="zh-CN"/>
            </w:rPr>
            <w:del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delInstrText>
          </w:r>
          <w:r w:rsidR="00864C8C" w:rsidDel="00AF2A02">
            <w:rPr>
              <w:lang w:eastAsia="zh-CN"/>
            </w:rPr>
            <w:fldChar w:fldCharType="separate"/>
          </w:r>
          <w:r w:rsidR="00614336" w:rsidDel="00AF2A02">
            <w:rPr>
              <w:noProof/>
              <w:lang w:eastAsia="zh-CN"/>
            </w:rPr>
            <w:delText>(2008)</w:delText>
          </w:r>
          <w:r w:rsidR="00864C8C" w:rsidDel="00AF2A02">
            <w:rPr>
              <w:lang w:eastAsia="zh-CN"/>
            </w:rPr>
            <w:fldChar w:fldCharType="end"/>
          </w:r>
          <w:r w:rsidR="00864C8C" w:rsidDel="00AF2A02">
            <w:rPr>
              <w:lang w:eastAsia="zh-CN"/>
            </w:rPr>
            <w:delText xml:space="preserve"> found that mediatization in politics has put media into the central position of election campaign, and made political actors media-driven. </w:delText>
          </w:r>
        </w:del>
      </w:moveFrom>
      <w:moveFromRangeEnd w:id="155"/>
      <w:del w:id="158" w:author="Xu, Mengyao (MU-Student)" w:date="2020-11-03T23:27:00Z">
        <w:r w:rsidR="00CE3C8B" w:rsidDel="00AF2A02">
          <w:rPr>
            <w:rFonts w:hint="eastAsia"/>
            <w:lang w:eastAsia="zh-CN"/>
          </w:rPr>
          <w:delText>Moreover</w:delText>
        </w:r>
        <w:r w:rsidR="00864C8C" w:rsidDel="00AF2A02">
          <w:rPr>
            <w:lang w:eastAsia="zh-CN"/>
          </w:rPr>
          <w:delText>, p</w:delText>
        </w:r>
      </w:del>
      <w:del w:id="159" w:author="Xu, Mengyao (MU-Student)" w:date="2020-11-03T23:29:00Z">
        <w:r w:rsidR="00864C8C" w:rsidDel="00AF2A02">
          <w:rPr>
            <w:lang w:eastAsia="zh-CN"/>
          </w:rPr>
          <w:delText xml:space="preserve">olitical </w:delText>
        </w:r>
      </w:del>
      <w:r w:rsidR="00864C8C">
        <w:rPr>
          <w:lang w:eastAsia="zh-CN"/>
        </w:rPr>
        <w:t xml:space="preserve">actors’ </w:t>
      </w:r>
      <w:r w:rsidR="00AE45C1">
        <w:rPr>
          <w:lang w:eastAsia="zh-CN"/>
        </w:rPr>
        <w:t>efforts</w:t>
      </w:r>
      <w:r w:rsidR="00864C8C">
        <w:rPr>
          <w:lang w:eastAsia="zh-CN"/>
        </w:rPr>
        <w:t xml:space="preserve"> of adapting media logic</w:t>
      </w:r>
      <w:r w:rsidR="00AE45C1">
        <w:rPr>
          <w:lang w:eastAsia="zh-CN"/>
        </w:rPr>
        <w:t xml:space="preserve"> enable “media-conscious politicians” </w:t>
      </w:r>
      <w:r w:rsidR="00AE45C1">
        <w:rPr>
          <w:lang w:eastAsia="zh-CN"/>
        </w:rPr>
        <w:fldChar w:fldCharType="begin"/>
      </w:r>
      <w:r w:rsidR="00614336">
        <w:rPr>
          <w:lang w:eastAsia="zh-CN"/>
        </w:rPr>
        <w:instrText xml:space="preserve"> ADDIN EN.CITE &lt;EndNote&gt;&lt;Cite&gt;&lt;Author&gt;Casero-Ripollés&lt;/Author&gt;&lt;Year&gt;2016&lt;/Year&gt;&lt;RecNum&gt;345&lt;/RecNum&gt;&lt;Pages&gt;391&lt;/Pages&gt;&lt;DisplayText&gt;(Casero-Ripollés, Feenstra, &amp;amp; Tormey, 2016, p. 391)&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EndNote&gt;</w:instrText>
      </w:r>
      <w:r w:rsidR="00AE45C1">
        <w:rPr>
          <w:lang w:eastAsia="zh-CN"/>
        </w:rPr>
        <w:fldChar w:fldCharType="separate"/>
      </w:r>
      <w:r w:rsidR="00614336">
        <w:rPr>
          <w:noProof/>
          <w:lang w:eastAsia="zh-CN"/>
        </w:rPr>
        <w:t>(Casero-Ripollés, Feenstra, &amp; Tormey, 2016, p. 391)</w:t>
      </w:r>
      <w:r w:rsidR="00AE45C1">
        <w:rPr>
          <w:lang w:eastAsia="zh-CN"/>
        </w:rPr>
        <w:fldChar w:fldCharType="end"/>
      </w:r>
      <w:r w:rsidR="00436DB3">
        <w:rPr>
          <w:lang w:eastAsia="zh-CN"/>
        </w:rPr>
        <w:t xml:space="preserve"> to mediatize for their own political purposes, for example legitimizing their own political agenda by influencing journalists’ agenda, and approaching the populist style </w:t>
      </w:r>
      <w:r w:rsidR="00436DB3">
        <w:rPr>
          <w:lang w:eastAsia="zh-CN"/>
        </w:rPr>
        <w:fldChar w:fldCharType="begin"/>
      </w:r>
      <w:r w:rsidR="00614336">
        <w:rPr>
          <w:lang w:eastAsia="zh-CN"/>
        </w:rPr>
        <w:instrText xml:space="preserve"> ADDIN EN.CITE &lt;EndNote&gt;&lt;Cite&gt;&lt;Author&gt;Casero-Ripollés&lt;/Author&gt;&lt;Year&gt;2016&lt;/Year&gt;&lt;RecNum&gt;345&lt;/RecNum&gt;&lt;DisplayText&gt;(Birkner, 2015; Casero-Ripollés et al., 2016)&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Cite&gt;&lt;Author&gt;Birkner&lt;/Author&gt;&lt;Year&gt;2015&lt;/Year&gt;&lt;RecNum&gt;346&lt;/RecNum&gt;&lt;record&gt;&lt;rec-number&gt;346&lt;/rec-number&gt;&lt;foreign-keys&gt;&lt;key app="EN" db-id="2xd0pvrd6xxp05evvtepd0f9vppe5rtsxa20" timestamp="1603743074" guid="42f7c662-87f7-41ae-a615-871ac20b2aa3"&gt;346&lt;/key&gt;&lt;/foreign-keys&gt;&lt;ref-type name="Journal Article"&gt;17&lt;/ref-type&gt;&lt;contributors&gt;&lt;authors&gt;&lt;author&gt;Birkner, Thomas&lt;/author&gt;&lt;/authors&gt;&lt;/contributors&gt;&lt;titles&gt;&lt;title&gt;Mediatization of politics: The case of the former German chancellor Helmut Schmidt&lt;/title&gt;&lt;secondary-title&gt;European Journal of Communication&lt;/secondary-title&gt;&lt;/titles&gt;&lt;periodical&gt;&lt;full-title&gt;European journal of communication&lt;/full-title&gt;&lt;/periodical&gt;&lt;pages&gt;454-469&lt;/pages&gt;&lt;volume&gt;30&lt;/volume&gt;&lt;number&gt;4&lt;/number&gt;&lt;dates&gt;&lt;year&gt;2015&lt;/year&gt;&lt;/dates&gt;&lt;isbn&gt;0267-3231&lt;/isbn&gt;&lt;urls&gt;&lt;/urls&gt;&lt;/record&gt;&lt;/Cite&gt;&lt;/EndNote&gt;</w:instrText>
      </w:r>
      <w:r w:rsidR="00436DB3">
        <w:rPr>
          <w:lang w:eastAsia="zh-CN"/>
        </w:rPr>
        <w:fldChar w:fldCharType="separate"/>
      </w:r>
      <w:r w:rsidR="00614336">
        <w:rPr>
          <w:noProof/>
          <w:lang w:eastAsia="zh-CN"/>
        </w:rPr>
        <w:t>(Birkner, 2015; Casero-Ripollés et al., 2016)</w:t>
      </w:r>
      <w:r w:rsidR="00436DB3">
        <w:rPr>
          <w:lang w:eastAsia="zh-CN"/>
        </w:rPr>
        <w:fldChar w:fldCharType="end"/>
      </w:r>
      <w:r w:rsidR="00436DB3">
        <w:rPr>
          <w:lang w:eastAsia="zh-CN"/>
        </w:rPr>
        <w:t xml:space="preserve">. </w:t>
      </w:r>
      <w:del w:id="160" w:author="Xu, Mengyao (MU-Student)" w:date="2020-11-03T23:30:00Z">
        <w:r w:rsidR="00CE3C8B" w:rsidDel="00AF2A02">
          <w:delText xml:space="preserve">Therefore, </w:delText>
        </w:r>
        <w:r w:rsidR="00CE3C8B" w:rsidDel="00AF2A02">
          <w:rPr>
            <w:lang w:eastAsia="zh-CN"/>
          </w:rPr>
          <w:delText>because</w:delText>
        </w:r>
      </w:del>
      <w:r w:rsidR="00CE3C8B">
        <w:rPr>
          <w:lang w:eastAsia="zh-CN"/>
        </w:rPr>
        <w:t xml:space="preserve"> </w:t>
      </w:r>
      <w:ins w:id="161" w:author="Xu, Mengyao (MU-Student)" w:date="2020-11-03T23:30:00Z">
        <w:r>
          <w:t>B</w:t>
        </w:r>
      </w:ins>
      <w:del w:id="162" w:author="Xu, Mengyao (MU-Student)" w:date="2020-11-03T23:30:00Z">
        <w:r w:rsidR="00CE3C8B" w:rsidDel="00AF2A02">
          <w:delText>b</w:delText>
        </w:r>
      </w:del>
      <w:r w:rsidR="00CE3C8B" w:rsidRPr="003F49F4">
        <w:t xml:space="preserve">oth social </w:t>
      </w:r>
      <w:r w:rsidR="00CE3C8B">
        <w:t xml:space="preserve">institutions such as politics </w:t>
      </w:r>
      <w:r w:rsidR="00CE3C8B" w:rsidRPr="003F49F4">
        <w:t xml:space="preserve">and </w:t>
      </w:r>
      <w:r w:rsidR="00CE3C8B">
        <w:t>social actors</w:t>
      </w:r>
      <w:r w:rsidR="00CE3C8B" w:rsidRPr="003F49F4">
        <w:t xml:space="preserve"> need to “seek publicity in order to achieve authority” </w:t>
      </w:r>
      <w:r w:rsidR="00CE3C8B" w:rsidRPr="003F49F4">
        <w:fldChar w:fldCharType="begin"/>
      </w:r>
      <w:r w:rsidR="00CE3C8B">
        <w:instrText xml:space="preserve"> ADDIN EN.CITE &lt;EndNote&gt;&lt;Cite&gt;&lt;Author&gt;Hjarvard&lt;/Author&gt;&lt;Year&gt;2013&lt;/Year&gt;&lt;RecNum&gt;55&lt;/RecNum&gt;&lt;Pages&gt;45&lt;/Pages&gt;&lt;DisplayText&gt;(S. P. Hjarvard, 2013, p. 45)&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E3C8B" w:rsidRPr="003F49F4">
        <w:fldChar w:fldCharType="separate"/>
      </w:r>
      <w:r w:rsidR="00CE3C8B">
        <w:rPr>
          <w:noProof/>
        </w:rPr>
        <w:t>(S. P. Hjarvard, 2013, p. 45)</w:t>
      </w:r>
      <w:r w:rsidR="00CE3C8B" w:rsidRPr="003F49F4">
        <w:fldChar w:fldCharType="end"/>
      </w:r>
      <w:r w:rsidR="00CE3C8B">
        <w:t xml:space="preserve">, </w:t>
      </w:r>
      <w:ins w:id="163" w:author="Xu, Mengyao (MU-Student)" w:date="2020-11-03T23:31:00Z">
        <w:r>
          <w:t xml:space="preserve">while </w:t>
        </w:r>
      </w:ins>
      <w:r w:rsidR="00CE3C8B">
        <w:t>televised presidential debates</w:t>
      </w:r>
      <w:r w:rsidR="00CE3C8B" w:rsidRPr="003F49F4">
        <w:t xml:space="preserve"> </w:t>
      </w:r>
      <w:r w:rsidR="00CE3C8B">
        <w:t>could serve as a great</w:t>
      </w:r>
      <w:r w:rsidR="00CE3C8B" w:rsidRPr="003F49F4">
        <w:t xml:space="preserve"> </w:t>
      </w:r>
      <w:r w:rsidR="00CE3C8B">
        <w:t>tool</w:t>
      </w:r>
      <w:r w:rsidR="00CE3C8B" w:rsidRPr="003F49F4">
        <w:t xml:space="preserve"> </w:t>
      </w:r>
      <w:r w:rsidR="00CE3C8B">
        <w:t>for president candidates’ own agenda</w:t>
      </w:r>
      <w:ins w:id="164" w:author="Xu, Mengyao (MU-Student)" w:date="2020-11-03T23:32:00Z">
        <w:r>
          <w:t xml:space="preserve">: </w:t>
        </w:r>
      </w:ins>
      <w:del w:id="165" w:author="Xu, Mengyao (MU-Student)" w:date="2020-11-03T23:32:00Z">
        <w:r w:rsidR="00CE3C8B" w:rsidDel="00AF2A02">
          <w:delText xml:space="preserve"> – </w:delText>
        </w:r>
        <w:r w:rsidR="00CE3C8B" w:rsidRPr="003F49F4" w:rsidDel="00AF2A02">
          <w:delText xml:space="preserve"> </w:delText>
        </w:r>
      </w:del>
      <w:r w:rsidR="00CE3C8B" w:rsidRPr="003F49F4">
        <w:t>seize the public’s attention</w:t>
      </w:r>
      <w:r w:rsidR="00CE3C8B">
        <w:t>,</w:t>
      </w:r>
      <w:r w:rsidR="00CE3C8B" w:rsidRPr="003F49F4">
        <w:t xml:space="preserve"> legitimize their voice</w:t>
      </w:r>
      <w:r w:rsidR="00CE3C8B">
        <w:t>,</w:t>
      </w:r>
      <w:ins w:id="166" w:author="Xu, Mengyao (MU-Student)" w:date="2020-11-03T23:31:00Z">
        <w:r>
          <w:t xml:space="preserve"> </w:t>
        </w:r>
      </w:ins>
      <w:del w:id="167" w:author="Xu, Mengyao (MU-Student)" w:date="2020-11-03T23:32:00Z">
        <w:r w:rsidR="00CE3C8B" w:rsidRPr="003F49F4" w:rsidDel="00E1728D">
          <w:delText xml:space="preserve"> </w:delText>
        </w:r>
      </w:del>
      <w:r w:rsidR="00CE3C8B" w:rsidRPr="003F49F4">
        <w:t>amplify their message</w:t>
      </w:r>
      <w:r w:rsidR="00CE3C8B" w:rsidRPr="00E1728D">
        <w:rPr>
          <w:highlight w:val="yellow"/>
          <w:rPrChange w:id="168" w:author="Xu, Mengyao (MU-Student)" w:date="2020-11-03T23:32:00Z">
            <w:rPr/>
          </w:rPrChange>
        </w:rPr>
        <w:t xml:space="preserve">, </w:t>
      </w:r>
      <w:ins w:id="169" w:author="Xu, Mengyao (MU-Student)" w:date="2020-11-03T23:32:00Z">
        <w:r w:rsidR="00E1728D" w:rsidRPr="00E1728D">
          <w:rPr>
            <w:highlight w:val="yellow"/>
            <w:rPrChange w:id="170" w:author="Xu, Mengyao (MU-Student)" w:date="2020-11-03T23:32:00Z">
              <w:rPr/>
            </w:rPrChange>
          </w:rPr>
          <w:t xml:space="preserve">and </w:t>
        </w:r>
      </w:ins>
      <w:del w:id="171" w:author="Xu, Mengyao (MU-Student)" w:date="2020-11-03T23:31:00Z">
        <w:r w:rsidR="00CE3C8B" w:rsidRPr="00E1728D" w:rsidDel="00AF2A02">
          <w:rPr>
            <w:highlight w:val="yellow"/>
            <w:rPrChange w:id="172" w:author="Xu, Mengyao (MU-Student)" w:date="2020-11-03T23:32:00Z">
              <w:rPr/>
            </w:rPrChange>
          </w:rPr>
          <w:delText xml:space="preserve">and </w:delText>
        </w:r>
      </w:del>
      <w:ins w:id="173" w:author="Xu, Mengyao (MU-Student)" w:date="2020-11-03T23:31:00Z">
        <w:r w:rsidRPr="00E1728D">
          <w:rPr>
            <w:highlight w:val="yellow"/>
            <w:rPrChange w:id="174" w:author="Xu, Mengyao (MU-Student)" w:date="2020-11-03T23:32:00Z">
              <w:rPr/>
            </w:rPrChange>
          </w:rPr>
          <w:t xml:space="preserve">in sum, </w:t>
        </w:r>
      </w:ins>
      <w:ins w:id="175" w:author="Xu, Mengyao (MU-Student)" w:date="2020-11-03T23:32:00Z">
        <w:r w:rsidRPr="00E1728D">
          <w:rPr>
            <w:highlight w:val="yellow"/>
            <w:rPrChange w:id="176" w:author="Xu, Mengyao (MU-Student)" w:date="2020-11-03T23:32:00Z">
              <w:rPr/>
            </w:rPrChange>
          </w:rPr>
          <w:t>make</w:t>
        </w:r>
        <w:r>
          <w:t xml:space="preserve"> efficient and fruitful </w:t>
        </w:r>
      </w:ins>
      <w:r w:rsidR="00CE3C8B" w:rsidRPr="003F49F4">
        <w:t>communica</w:t>
      </w:r>
      <w:ins w:id="177" w:author="Xu, Mengyao (MU-Student)" w:date="2020-11-03T23:32:00Z">
        <w:r>
          <w:t>tion</w:t>
        </w:r>
      </w:ins>
      <w:del w:id="178" w:author="Xu, Mengyao (MU-Student)" w:date="2020-11-03T23:32:00Z">
        <w:r w:rsidR="00CE3C8B" w:rsidRPr="003F49F4" w:rsidDel="00AF2A02">
          <w:delText>te</w:delText>
        </w:r>
      </w:del>
      <w:r w:rsidR="00CE3C8B" w:rsidRPr="003F49F4">
        <w:t xml:space="preserve"> with the public</w:t>
      </w:r>
      <w:r w:rsidR="00CE3C8B">
        <w:t>.</w:t>
      </w:r>
    </w:p>
    <w:p w14:paraId="0CE5FB86" w14:textId="7BFEF596" w:rsidR="00F759F4" w:rsidRDefault="00B14E80" w:rsidP="00AC551C">
      <w:pPr>
        <w:ind w:firstLine="0"/>
        <w:rPr>
          <w:lang w:eastAsia="zh-CN"/>
        </w:rPr>
      </w:pPr>
      <w:r>
        <w:rPr>
          <w:lang w:eastAsia="zh-CN"/>
        </w:rPr>
        <w:lastRenderedPageBreak/>
        <w:tab/>
      </w:r>
      <w:proofErr w:type="spellStart"/>
      <w:ins w:id="179" w:author="Xu, Mengyao (MU-Student)" w:date="2020-11-03T23:34:00Z">
        <w:r w:rsidR="00DC48F8">
          <w:rPr>
            <w:lang w:eastAsia="zh-CN"/>
          </w:rPr>
          <w:t>Hjarvard</w:t>
        </w:r>
        <w:proofErr w:type="spellEnd"/>
        <w:r w:rsidR="00DC48F8">
          <w:rPr>
            <w:lang w:eastAsia="zh-CN"/>
          </w:rPr>
          <w:t xml:space="preserve"> </w:t>
        </w:r>
      </w:ins>
      <w:ins w:id="180" w:author="Xu, Mengyao (MU-Student)" w:date="2020-11-03T23:35:00Z">
        <w:r w:rsidR="00DC48F8">
          <w:fldChar w:fldCharType="begin"/>
        </w:r>
      </w:ins>
      <w:r w:rsidR="00DC48F8">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ins w:id="181" w:author="Xu, Mengyao (MU-Student)" w:date="2020-11-03T23:35:00Z">
        <w:r w:rsidR="00DC48F8">
          <w:fldChar w:fldCharType="separate"/>
        </w:r>
      </w:ins>
      <w:r w:rsidR="00DC48F8">
        <w:rPr>
          <w:noProof/>
        </w:rPr>
        <w:t>(2013)</w:t>
      </w:r>
      <w:ins w:id="182" w:author="Xu, Mengyao (MU-Student)" w:date="2020-11-03T23:35:00Z">
        <w:r w:rsidR="00DC48F8">
          <w:fldChar w:fldCharType="end"/>
        </w:r>
        <w:r w:rsidR="00DC48F8">
          <w:t xml:space="preserve"> </w:t>
        </w:r>
      </w:ins>
      <w:ins w:id="183" w:author="Xu, Mengyao (MU-Student)" w:date="2020-11-03T23:34:00Z">
        <w:r w:rsidR="00DC48F8">
          <w:rPr>
            <w:lang w:eastAsia="zh-CN"/>
          </w:rPr>
          <w:t xml:space="preserve">summarized the </w:t>
        </w:r>
      </w:ins>
      <w:ins w:id="184" w:author="Xu, Mengyao (MU-Student)" w:date="2020-11-03T23:35:00Z">
        <w:r w:rsidR="00DC48F8">
          <w:rPr>
            <w:lang w:eastAsia="zh-CN"/>
          </w:rPr>
          <w:t>change</w:t>
        </w:r>
      </w:ins>
      <w:ins w:id="185" w:author="Xu, Mengyao (MU-Student)" w:date="2020-11-03T23:34:00Z">
        <w:r w:rsidR="00DC48F8">
          <w:rPr>
            <w:lang w:eastAsia="zh-CN"/>
          </w:rPr>
          <w:t xml:space="preserve"> of political mediatization as </w:t>
        </w:r>
      </w:ins>
      <w:del w:id="186" w:author="Xu, Mengyao (MU-Student)" w:date="2020-11-03T23:34:00Z">
        <w:r w:rsidR="00CE3C8B" w:rsidRPr="00C1645A" w:rsidDel="00DC48F8">
          <w:rPr>
            <w:highlight w:val="yellow"/>
            <w:lang w:eastAsia="zh-CN"/>
            <w:rPrChange w:id="187" w:author="Xu, Mengyao (MU-Student)" w:date="2020-11-03T23:40:00Z">
              <w:rPr>
                <w:lang w:eastAsia="zh-CN"/>
              </w:rPr>
            </w:rPrChange>
          </w:rPr>
          <w:delText xml:space="preserve">On the other hand, mediatization has led to </w:delText>
        </w:r>
      </w:del>
      <w:ins w:id="188" w:author="Xu, Mengyao (MU-Student)" w:date="2020-11-03T23:36:00Z">
        <w:r w:rsidR="00DC48F8" w:rsidRPr="00C1645A">
          <w:rPr>
            <w:highlight w:val="yellow"/>
            <w:lang w:eastAsia="zh-CN"/>
            <w:rPrChange w:id="189" w:author="Xu, Mengyao (MU-Student)" w:date="2020-11-03T23:40:00Z">
              <w:rPr>
                <w:lang w:eastAsia="zh-CN"/>
              </w:rPr>
            </w:rPrChange>
          </w:rPr>
          <w:t>“</w:t>
        </w:r>
      </w:ins>
      <w:del w:id="190" w:author="Xu, Mengyao (MU-Student)" w:date="2020-11-03T23:36:00Z">
        <w:r w:rsidR="00CE3C8B" w:rsidRPr="00C1645A" w:rsidDel="00DC48F8">
          <w:rPr>
            <w:highlight w:val="yellow"/>
            <w:lang w:eastAsia="zh-CN"/>
            <w:rPrChange w:id="191" w:author="Xu, Mengyao (MU-Student)" w:date="2020-11-03T23:40:00Z">
              <w:rPr>
                <w:lang w:eastAsia="zh-CN"/>
              </w:rPr>
            </w:rPrChange>
          </w:rPr>
          <w:delText xml:space="preserve">political </w:delText>
        </w:r>
      </w:del>
      <w:r w:rsidR="00CE3C8B" w:rsidRPr="00C1645A">
        <w:rPr>
          <w:highlight w:val="yellow"/>
          <w:lang w:eastAsia="zh-CN"/>
          <w:rPrChange w:id="192" w:author="Xu, Mengyao (MU-Student)" w:date="2020-11-03T23:40:00Z">
            <w:rPr>
              <w:lang w:eastAsia="zh-CN"/>
            </w:rPr>
          </w:rPrChange>
        </w:rPr>
        <w:t>personalization</w:t>
      </w:r>
      <w:ins w:id="193" w:author="Xu, Mengyao (MU-Student)" w:date="2020-11-03T23:36:00Z">
        <w:r w:rsidR="00DC48F8" w:rsidRPr="00C1645A">
          <w:rPr>
            <w:highlight w:val="yellow"/>
            <w:lang w:eastAsia="zh-CN"/>
            <w:rPrChange w:id="194" w:author="Xu, Mengyao (MU-Student)" w:date="2020-11-03T23:40:00Z">
              <w:rPr>
                <w:lang w:eastAsia="zh-CN"/>
              </w:rPr>
            </w:rPrChange>
          </w:rPr>
          <w:t>”</w:t>
        </w:r>
      </w:ins>
      <w:ins w:id="195" w:author="Xu, Mengyao (MU-Student)" w:date="2020-11-03T23:40:00Z">
        <w:r w:rsidR="00C1645A" w:rsidRPr="00C1645A">
          <w:rPr>
            <w:highlight w:val="yellow"/>
            <w:rPrChange w:id="196" w:author="Xu, Mengyao (MU-Student)" w:date="2020-11-03T23:40:00Z">
              <w:rPr/>
            </w:rPrChange>
          </w:rPr>
          <w:t xml:space="preserve"> </w:t>
        </w:r>
      </w:ins>
      <w:del w:id="197" w:author="Xu, Mengyao (MU-Student)" w:date="2020-11-03T23:40:00Z">
        <w:r w:rsidR="003D74F6" w:rsidRPr="00C1645A" w:rsidDel="00C1645A">
          <w:rPr>
            <w:highlight w:val="yellow"/>
            <w:rPrChange w:id="198" w:author="Xu, Mengyao (MU-Student)" w:date="2020-11-03T23:40:00Z">
              <w:rPr/>
            </w:rPrChange>
          </w:rPr>
          <w:delText xml:space="preserve">, </w:delText>
        </w:r>
      </w:del>
      <w:ins w:id="199" w:author="Xu, Mengyao (MU-Student)" w:date="2020-11-03T23:40:00Z">
        <w:r w:rsidR="00C1645A" w:rsidRPr="00C1645A">
          <w:rPr>
            <w:highlight w:val="yellow"/>
            <w:rPrChange w:id="200" w:author="Xu, Mengyao (MU-Student)" w:date="2020-11-03T23:40:00Z">
              <w:rPr/>
            </w:rPrChange>
          </w:rPr>
          <w:t>which</w:t>
        </w:r>
        <w:r w:rsidR="00C1645A">
          <w:t xml:space="preserve"> entails that performing public persona became crucial for politicians and politicians “prone to make use of rhetorical pathos than the often logos-driven discussion”</w:t>
        </w:r>
        <w:r w:rsidR="00C1645A" w:rsidRPr="003F49F4">
          <w:fldChar w:fldCharType="begin"/>
        </w:r>
        <w:r w:rsidR="00C1645A">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1645A" w:rsidRPr="003F49F4">
          <w:fldChar w:fldCharType="separate"/>
        </w:r>
        <w:r w:rsidR="00C1645A">
          <w:rPr>
            <w:noProof/>
          </w:rPr>
          <w:t>(p. 69)</w:t>
        </w:r>
        <w:r w:rsidR="00C1645A" w:rsidRPr="003F49F4">
          <w:fldChar w:fldCharType="end"/>
        </w:r>
      </w:ins>
      <w:ins w:id="201" w:author="Xu, Mengyao (MU-Student)" w:date="2020-11-03T23:41:00Z">
        <w:r w:rsidR="00C1645A">
          <w:t>, b</w:t>
        </w:r>
      </w:ins>
      <w:ins w:id="202" w:author="Xu, Mengyao (MU-Student)" w:date="2020-11-03T23:36:00Z">
        <w:r w:rsidR="00DC48F8">
          <w:t>ecause</w:t>
        </w:r>
      </w:ins>
      <w:del w:id="203" w:author="Xu, Mengyao (MU-Student)" w:date="2020-11-03T23:36:00Z">
        <w:r w:rsidR="00CE3C8B" w:rsidDel="00DC48F8">
          <w:delText>as</w:delText>
        </w:r>
      </w:del>
      <w:r w:rsidR="00CE3C8B">
        <w:t xml:space="preserve"> </w:t>
      </w:r>
      <w:r w:rsidR="003D74F6" w:rsidRPr="003F49F4">
        <w:t>news media connect political actors to the public and other political actors, increase the visibility of political actors, and alter the performing requirements for the political actors</w:t>
      </w:r>
      <w:del w:id="204" w:author="Xu, Mengyao (MU-Student)" w:date="2020-11-03T23:36:00Z">
        <w:r w:rsidR="00463307" w:rsidDel="00DC48F8">
          <w:delText xml:space="preserve"> </w:delText>
        </w:r>
        <w:r w:rsidR="000F0428" w:rsidDel="00DC48F8">
          <w:fldChar w:fldCharType="begin"/>
        </w:r>
        <w:r w:rsidR="00614336" w:rsidDel="00DC48F8">
          <w:del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delInstrText>
        </w:r>
        <w:r w:rsidR="000F0428" w:rsidDel="00DC48F8">
          <w:fldChar w:fldCharType="separate"/>
        </w:r>
        <w:r w:rsidR="00614336" w:rsidDel="00DC48F8">
          <w:rPr>
            <w:noProof/>
          </w:rPr>
          <w:delText>(S. P. Hjarvard, 2013)</w:delText>
        </w:r>
        <w:r w:rsidR="000F0428" w:rsidDel="00DC48F8">
          <w:fldChar w:fldCharType="end"/>
        </w:r>
      </w:del>
      <w:r w:rsidR="00CE3C8B">
        <w:t xml:space="preserve">. </w:t>
      </w:r>
      <w:del w:id="205" w:author="Xu, Mengyao (MU-Student)" w:date="2020-11-03T23:41:00Z">
        <w:r w:rsidR="00CE3C8B" w:rsidDel="00C1645A">
          <w:delText>Political personalization</w:delText>
        </w:r>
      </w:del>
      <w:del w:id="206" w:author="Xu, Mengyao (MU-Student)" w:date="2020-11-03T23:40:00Z">
        <w:r w:rsidR="00CE3C8B" w:rsidDel="00C1645A">
          <w:delText xml:space="preserve"> entails that</w:delText>
        </w:r>
        <w:r w:rsidR="00C23D5F" w:rsidDel="00C1645A">
          <w:delText xml:space="preserve"> </w:delText>
        </w:r>
        <w:r w:rsidR="00540745" w:rsidDel="00C1645A">
          <w:delText>performing public persona</w:delText>
        </w:r>
      </w:del>
      <w:del w:id="207" w:author="Xu, Mengyao (MU-Student)" w:date="2020-11-03T23:37:00Z">
        <w:r w:rsidR="00540745" w:rsidDel="00DC48F8">
          <w:delText xml:space="preserve"> has</w:delText>
        </w:r>
      </w:del>
      <w:del w:id="208" w:author="Xu, Mengyao (MU-Student)" w:date="2020-11-03T23:40:00Z">
        <w:r w:rsidR="00540745" w:rsidDel="00C1645A">
          <w:delText xml:space="preserve"> bec</w:delText>
        </w:r>
      </w:del>
      <w:del w:id="209" w:author="Xu, Mengyao (MU-Student)" w:date="2020-11-03T23:37:00Z">
        <w:r w:rsidR="00540745" w:rsidDel="00DC48F8">
          <w:delText>o</w:delText>
        </w:r>
      </w:del>
      <w:del w:id="210" w:author="Xu, Mengyao (MU-Student)" w:date="2020-11-03T23:40:00Z">
        <w:r w:rsidR="00540745" w:rsidDel="00C1645A">
          <w:delText>me crucial for politicians</w:delText>
        </w:r>
        <w:r w:rsidR="00D25A76" w:rsidDel="00C1645A">
          <w:delText xml:space="preserve"> and politicians “prone to make use of rhetorical pathos than the often logos-driven discussion”</w:delText>
        </w:r>
        <w:r w:rsidR="00D25A76" w:rsidRPr="003F49F4" w:rsidDel="00C1645A">
          <w:fldChar w:fldCharType="begin"/>
        </w:r>
        <w:r w:rsidR="00D25A76" w:rsidDel="00C1645A">
          <w:del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delInstrText>
        </w:r>
        <w:r w:rsidR="00D25A76" w:rsidRPr="003F49F4" w:rsidDel="00C1645A">
          <w:fldChar w:fldCharType="separate"/>
        </w:r>
        <w:r w:rsidR="00D25A76" w:rsidDel="00C1645A">
          <w:rPr>
            <w:noProof/>
          </w:rPr>
          <w:delText>(p. 69)</w:delText>
        </w:r>
        <w:r w:rsidR="00D25A76" w:rsidRPr="003F49F4" w:rsidDel="00C1645A">
          <w:fldChar w:fldCharType="end"/>
        </w:r>
      </w:del>
      <w:del w:id="211" w:author="Xu, Mengyao (MU-Student)" w:date="2020-11-03T23:41:00Z">
        <w:r w:rsidR="00540745" w:rsidDel="00C1645A">
          <w:delText>.</w:delText>
        </w:r>
        <w:r w:rsidR="00C23D5F" w:rsidDel="00C1645A">
          <w:delText xml:space="preserve"> </w:delText>
        </w:r>
      </w:del>
      <w:r w:rsidR="00C23D5F">
        <w:rPr>
          <w:rFonts w:hint="eastAsia"/>
          <w:lang w:eastAsia="zh-CN"/>
        </w:rPr>
        <w:t>There</w:t>
      </w:r>
      <w:r w:rsidR="00C23D5F">
        <w:rPr>
          <w:lang w:eastAsia="zh-CN"/>
        </w:rPr>
        <w:t xml:space="preserve"> are</w:t>
      </w:r>
      <w:ins w:id="212" w:author="Xu, Mengyao (MU-Student)" w:date="2020-11-03T23:41:00Z">
        <w:r w:rsidR="00C1645A">
          <w:rPr>
            <w:lang w:eastAsia="zh-CN"/>
          </w:rPr>
          <w:t xml:space="preserve"> </w:t>
        </w:r>
      </w:ins>
      <w:del w:id="213" w:author="Xu, Mengyao (MU-Student)" w:date="2020-11-03T23:41:00Z">
        <w:r w:rsidR="00C23D5F" w:rsidDel="00C1645A">
          <w:rPr>
            <w:lang w:eastAsia="zh-CN"/>
          </w:rPr>
          <w:delText xml:space="preserve"> </w:delText>
        </w:r>
      </w:del>
      <w:del w:id="214" w:author="Xu, Mengyao (MU-Student)" w:date="2020-11-03T23:38:00Z">
        <w:r w:rsidR="00C23D5F" w:rsidDel="00C1645A">
          <w:rPr>
            <w:lang w:eastAsia="zh-CN"/>
          </w:rPr>
          <w:delText xml:space="preserve">similar </w:delText>
        </w:r>
      </w:del>
      <w:r w:rsidR="00C23D5F">
        <w:rPr>
          <w:lang w:eastAsia="zh-CN"/>
        </w:rPr>
        <w:t>findings</w:t>
      </w:r>
      <w:ins w:id="215" w:author="Xu, Mengyao (MU-Student)" w:date="2020-11-03T23:38:00Z">
        <w:r w:rsidR="00C1645A">
          <w:rPr>
            <w:lang w:eastAsia="zh-CN"/>
          </w:rPr>
          <w:t xml:space="preserve"> </w:t>
        </w:r>
      </w:ins>
      <w:ins w:id="216" w:author="Xu, Mengyao (MU-Student)" w:date="2020-11-03T23:42:00Z">
        <w:r w:rsidR="00262733">
          <w:rPr>
            <w:lang w:eastAsia="zh-CN"/>
          </w:rPr>
          <w:t xml:space="preserve">that </w:t>
        </w:r>
        <w:r w:rsidR="00C1645A">
          <w:rPr>
            <w:lang w:eastAsia="zh-CN"/>
          </w:rPr>
          <w:t>manifesting</w:t>
        </w:r>
      </w:ins>
      <w:ins w:id="217" w:author="Xu, Mengyao (MU-Student)" w:date="2020-11-03T23:39:00Z">
        <w:r w:rsidR="00C1645A">
          <w:rPr>
            <w:lang w:eastAsia="zh-CN"/>
          </w:rPr>
          <w:t xml:space="preserve"> politicians’ personalization</w:t>
        </w:r>
      </w:ins>
      <w:r w:rsidR="00C23D5F">
        <w:rPr>
          <w:lang w:eastAsia="zh-CN"/>
        </w:rPr>
        <w:t xml:space="preserve"> in presidential debate research</w:t>
      </w:r>
      <w:ins w:id="218" w:author="Xu, Mengyao (MU-Student)" w:date="2020-11-03T23:39:00Z">
        <w:r w:rsidR="00C1645A">
          <w:rPr>
            <w:lang w:eastAsia="zh-CN"/>
          </w:rPr>
          <w:t xml:space="preserve"> also</w:t>
        </w:r>
      </w:ins>
      <w:r w:rsidR="00C23D5F" w:rsidRPr="00AC551C">
        <w:rPr>
          <w:lang w:eastAsia="zh-CN"/>
        </w:rPr>
        <w:t>.</w:t>
      </w:r>
      <w:r w:rsidR="00062F9C" w:rsidRPr="00AC551C">
        <w:t xml:space="preserve"> </w:t>
      </w:r>
      <w:r w:rsidR="00D25A76" w:rsidRPr="00AC551C">
        <w:fldChar w:fldCharType="begin"/>
      </w:r>
      <w:r w:rsidR="00C23D5F"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McKinney, Dudash, and Hodgkinson (2003)</w:t>
      </w:r>
      <w:r w:rsidR="00D25A76" w:rsidRPr="00AC551C">
        <w:fldChar w:fldCharType="end"/>
      </w:r>
      <w:r w:rsidR="00D25A76" w:rsidRPr="00AC551C">
        <w:t xml:space="preserve"> found that televised debates function more on the level of image analysis than issue knowledge”</w:t>
      </w:r>
      <w:r w:rsidR="00D25A76"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p. 57)</w:t>
      </w:r>
      <w:r w:rsidR="00D25A76" w:rsidRPr="00AC551C">
        <w:fldChar w:fldCharType="end"/>
      </w:r>
      <w:r w:rsidR="00D25A76" w:rsidRPr="00AC551C">
        <w:t xml:space="preserve"> and </w:t>
      </w:r>
      <w:r w:rsidR="00701D2C" w:rsidRPr="00AC551C">
        <w:t xml:space="preserve">“meticulous recitation of facts and figures” </w:t>
      </w:r>
      <w:r w:rsidR="00701D2C"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701D2C" w:rsidRPr="00AC551C">
        <w:fldChar w:fldCharType="separate"/>
      </w:r>
      <w:r w:rsidR="00701D2C" w:rsidRPr="00AC551C">
        <w:rPr>
          <w:noProof/>
        </w:rPr>
        <w:t>(p. 57)</w:t>
      </w:r>
      <w:r w:rsidR="00701D2C" w:rsidRPr="00AC551C">
        <w:fldChar w:fldCharType="end"/>
      </w:r>
      <w:r w:rsidR="00701D2C" w:rsidRPr="00AC551C">
        <w:t xml:space="preserve"> may not be a good strategy to support one’s positions in televised debate. </w:t>
      </w:r>
      <w:r w:rsidR="00C23D5F" w:rsidRPr="00AC551C">
        <w:fldChar w:fldCharType="begin"/>
      </w:r>
      <w:r w:rsidR="008D2BA3" w:rsidRPr="00AC551C">
        <w:instrText xml:space="preserve"> ADDIN EN.CITE &lt;EndNote&gt;&lt;Cite AuthorYear="1"&gt;&lt;Author&gt;Lanoue&lt;/Author&gt;&lt;Year&gt;1991&lt;/Year&gt;&lt;RecNum&gt;356&lt;/RecNum&gt;&lt;DisplayText&gt;Lanoue and Schrott (1991)&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C23D5F" w:rsidRPr="00AC551C">
        <w:fldChar w:fldCharType="separate"/>
      </w:r>
      <w:r w:rsidR="00C23D5F" w:rsidRPr="00AC551C">
        <w:rPr>
          <w:noProof/>
        </w:rPr>
        <w:t>Lanoue and Schrott (1991)</w:t>
      </w:r>
      <w:r w:rsidR="00C23D5F" w:rsidRPr="00AC551C">
        <w:fldChar w:fldCharType="end"/>
      </w:r>
      <w:r w:rsidR="00E57E18" w:rsidRPr="00AC551C">
        <w:t xml:space="preserve"> a</w:t>
      </w:r>
      <w:r w:rsidR="00C23D5F" w:rsidRPr="00AC551C">
        <w:t xml:space="preserve">rgued </w:t>
      </w:r>
      <w:r w:rsidR="00C23D5F">
        <w:t>that “[presidential debate] viewers are far more likely to use debates to gain insight into each candidate’s personality and character…A superior ‘personal’ presentation appears to be more important to voters than accumulation of issue-oriented debating ‘points’</w:t>
      </w:r>
      <w:r w:rsidR="00E57E18">
        <w:t>”</w:t>
      </w:r>
      <w:r w:rsidR="00E57E18">
        <w:fldChar w:fldCharType="begin"/>
      </w:r>
      <w:r w:rsidR="008D2BA3">
        <w:instrText xml:space="preserve"> ADDIN EN.CITE &lt;EndNote&gt;&lt;Cite ExcludeAuth="1" ExcludeYear="1"&gt;&lt;Author&gt;Lanoue&lt;/Author&gt;&lt;Year&gt;1991&lt;/Year&gt;&lt;RecNum&gt;356&lt;/RecNum&gt;&lt;Pages&gt;96&lt;/Pages&gt;&lt;DisplayText&gt;(p. 96)&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E57E18">
        <w:fldChar w:fldCharType="separate"/>
      </w:r>
      <w:r w:rsidR="00E57E18">
        <w:rPr>
          <w:noProof/>
        </w:rPr>
        <w:t>(p. 96)</w:t>
      </w:r>
      <w:r w:rsidR="00E57E18">
        <w:fldChar w:fldCharType="end"/>
      </w:r>
      <w:r w:rsidR="00E57E18">
        <w:t xml:space="preserve">. </w:t>
      </w:r>
      <w:r w:rsidR="008D2BA3">
        <w:fldChar w:fldCharType="begin"/>
      </w:r>
      <w:r w:rsidR="008D2BA3">
        <w:instrText xml:space="preserve"> ADDIN EN.CITE &lt;EndNote&gt;&lt;Cite AuthorYear="1"&gt;&lt;Author&gt;Levasseur&lt;/Author&gt;&lt;Year&gt;1996&lt;/Year&gt;&lt;RecNum&gt;355&lt;/RecNum&gt;&lt;DisplayText&gt;Levasseur and Dean (1996)&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Levasseur and Dean (1996)</w:t>
      </w:r>
      <w:r w:rsidR="008D2BA3">
        <w:fldChar w:fldCharType="end"/>
      </w:r>
      <w:r w:rsidR="008D2BA3">
        <w:t xml:space="preserve"> found “ higher rates of factual evidence can lower a [president] candidate’s perceived effectiveness in a [presidential] debate”</w:t>
      </w:r>
      <w:r w:rsidR="008D2BA3">
        <w:fldChar w:fldCharType="begin"/>
      </w:r>
      <w:r w:rsidR="008D2BA3">
        <w:instrText xml:space="preserve"> ADDIN EN.CITE &lt;EndNote&gt;&lt;Cite ExcludeAuth="1" ExcludeYear="1"&gt;&lt;Author&gt;Levasseur&lt;/Author&gt;&lt;Year&gt;1996&lt;/Year&gt;&lt;RecNum&gt;355&lt;/RecNum&gt;&lt;Pages&gt;140&lt;/Pages&gt;&lt;DisplayText&gt;(p. 140)&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p. 140)</w:t>
      </w:r>
      <w:r w:rsidR="008D2BA3">
        <w:fldChar w:fldCharType="end"/>
      </w:r>
      <w:r w:rsidR="008D2BA3">
        <w:t xml:space="preserve">. </w:t>
      </w:r>
      <w:r w:rsidR="005F77B2">
        <w:t xml:space="preserve">Drawing upon </w:t>
      </w:r>
      <w:r w:rsidR="005F77B2" w:rsidRPr="003F49F4">
        <w:t xml:space="preserve">Goffman’s </w:t>
      </w:r>
      <w:r w:rsidR="005F77B2">
        <w:fldChar w:fldCharType="begin"/>
      </w:r>
      <w:r w:rsidR="005F77B2">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5F77B2">
        <w:fldChar w:fldCharType="separate"/>
      </w:r>
      <w:r w:rsidR="005F77B2">
        <w:rPr>
          <w:noProof/>
        </w:rPr>
        <w:t>(1973)</w:t>
      </w:r>
      <w:r w:rsidR="005F77B2">
        <w:fldChar w:fldCharType="end"/>
      </w:r>
      <w:r w:rsidR="005F77B2">
        <w:t xml:space="preserve"> </w:t>
      </w:r>
      <w:r w:rsidR="005F77B2" w:rsidRPr="003F49F4">
        <w:t>theater model of social interaction</w:t>
      </w:r>
      <w:r w:rsidR="005F77B2">
        <w:t xml:space="preserve">, </w:t>
      </w:r>
      <w:proofErr w:type="spellStart"/>
      <w:r w:rsidR="005F77B2">
        <w:t>Hjarvard</w:t>
      </w:r>
      <w:proofErr w:type="spellEnd"/>
      <w:r w:rsidR="005F77B2">
        <w:t xml:space="preserve"> </w:t>
      </w:r>
      <w:r w:rsidR="005F77B2">
        <w:fldChar w:fldCharType="begin"/>
      </w:r>
      <w:r w:rsidR="005F77B2">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5F77B2">
        <w:fldChar w:fldCharType="separate"/>
      </w:r>
      <w:r w:rsidR="005F77B2">
        <w:rPr>
          <w:noProof/>
        </w:rPr>
        <w:t>(2013)</w:t>
      </w:r>
      <w:r w:rsidR="005F77B2">
        <w:fldChar w:fldCharType="end"/>
      </w:r>
      <w:r w:rsidR="005F77B2">
        <w:t xml:space="preserve"> </w:t>
      </w:r>
      <w:r w:rsidR="00DC26D1">
        <w:rPr>
          <w:lang w:eastAsia="zh-CN"/>
        </w:rPr>
        <w:t xml:space="preserve">further explained the mechanism of </w:t>
      </w:r>
      <w:r w:rsidR="00F759F4">
        <w:rPr>
          <w:lang w:eastAsia="zh-CN"/>
        </w:rPr>
        <w:t xml:space="preserve">political personalization. </w:t>
      </w:r>
    </w:p>
    <w:p w14:paraId="49DC6A6B" w14:textId="7AF04F9F" w:rsidR="00F759F4" w:rsidRDefault="00062F9C" w:rsidP="00F759F4">
      <w:r w:rsidRPr="003F49F4">
        <w:t xml:space="preserve">Goffman’s </w:t>
      </w:r>
      <w:r>
        <w:fldChar w:fldCharType="begin"/>
      </w:r>
      <w:r w:rsidR="00614336">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fldChar w:fldCharType="separate"/>
      </w:r>
      <w:r w:rsidR="00614336">
        <w:rPr>
          <w:noProof/>
        </w:rPr>
        <w:t>(1973)</w:t>
      </w:r>
      <w:r>
        <w:fldChar w:fldCharType="end"/>
      </w:r>
      <w:r>
        <w:t xml:space="preserve"> </w:t>
      </w:r>
      <w:r w:rsidRPr="003F49F4">
        <w:t xml:space="preserve">theater model of social interaction states that social interaction is governed by role-playing and differentiates social actors’ performances as “backstage” </w:t>
      </w:r>
      <w:r w:rsidR="000C0942">
        <w:t xml:space="preserve">and </w:t>
      </w:r>
      <w:r w:rsidR="000C0942" w:rsidRPr="003F49F4">
        <w:t>“front stage”</w:t>
      </w:r>
      <w:r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Pr="003F49F4">
        <w:t>politicians</w:t>
      </w:r>
      <w:r>
        <w:t>’</w:t>
      </w:r>
      <w:r w:rsidRPr="003F49F4">
        <w:t xml:space="preserve"> “front stage” performances, such as </w:t>
      </w:r>
      <w:r w:rsidR="00222748">
        <w:t>televised presidential debate</w:t>
      </w:r>
      <w:r w:rsidRPr="003F49F4">
        <w:t>, is dominated by media logic –</w:t>
      </w:r>
      <w:r w:rsidR="00222748">
        <w:t xml:space="preserve"> </w:t>
      </w:r>
      <w:r w:rsidRPr="003F49F4">
        <w:t>carefully scripted remarks and well-planned gestures in front of the camera and the public</w:t>
      </w:r>
      <w:r w:rsidR="000C0942">
        <w:t xml:space="preserve">. </w:t>
      </w:r>
      <w:r w:rsidR="00F759F4">
        <w:t>In “front stage” performances, h</w:t>
      </w:r>
      <w:r w:rsidR="00F759F4" w:rsidRPr="003F49F4">
        <w:t xml:space="preserve">euristic cues, </w:t>
      </w:r>
      <w:r w:rsidR="00F759F4">
        <w:t xml:space="preserve">such as emotion appeals, and </w:t>
      </w:r>
      <w:r w:rsidR="00F759F4" w:rsidRPr="003F49F4">
        <w:t xml:space="preserve">the </w:t>
      </w:r>
      <w:r w:rsidR="00F759F4" w:rsidRPr="003F49F4">
        <w:lastRenderedPageBreak/>
        <w:t xml:space="preserve">attractiveness of the politician </w:t>
      </w:r>
      <w:r w:rsidR="00F759F4">
        <w:t>could</w:t>
      </w:r>
      <w:r w:rsidR="00F759F4" w:rsidRPr="003F49F4">
        <w:t xml:space="preserve"> be much more persuasive than the quality of his/her political arguments</w:t>
      </w:r>
      <w:r w:rsidR="00F759F4">
        <w:t>, which would incentivize president candidates focusing more on their images rather than issues.</w:t>
      </w:r>
    </w:p>
    <w:p w14:paraId="200D1430" w14:textId="1B41501D" w:rsidR="000C0942" w:rsidRDefault="00B14E80" w:rsidP="00CE3C8B">
      <w:r>
        <w:t xml:space="preserve">Therefore, </w:t>
      </w:r>
      <w:del w:id="219" w:author="Xu, Mengyao (MU-Student)" w:date="2020-11-03T23:43:00Z">
        <w:r w:rsidDel="00262733">
          <w:delText xml:space="preserve"> </w:delText>
        </w:r>
      </w:del>
      <w:r>
        <w:t>from a</w:t>
      </w:r>
      <w:r w:rsidR="00E96A8D">
        <w:t xml:space="preserve"> presidential</w:t>
      </w:r>
      <w:r>
        <w:t xml:space="preserve"> debater’s perspective </w:t>
      </w:r>
      <w:r w:rsidR="00E96A8D">
        <w:t>the</w:t>
      </w:r>
      <w:r>
        <w:t xml:space="preserve"> debates may mainly about </w:t>
      </w:r>
      <w:r w:rsidR="00E96A8D">
        <w:t xml:space="preserve">seeking publicity in order to achieve authority by </w:t>
      </w:r>
      <w:r>
        <w:t>building each candidate’s own personal image</w:t>
      </w:r>
      <w:r w:rsidR="00E96A8D">
        <w:t xml:space="preserve">. </w:t>
      </w:r>
      <w:r>
        <w:t>The presidential debaters may lack of intentions to either understand the public’s different moral concerns or develop a real discussion with their opponent</w:t>
      </w:r>
      <w:r>
        <w:rPr>
          <w:rFonts w:hint="eastAsia"/>
          <w:lang w:eastAsia="zh-CN"/>
        </w:rPr>
        <w:t>s</w:t>
      </w:r>
      <w:r w:rsidR="004F1E28">
        <w:rPr>
          <w:lang w:eastAsia="zh-CN"/>
        </w:rPr>
        <w:t xml:space="preserve">, and </w:t>
      </w:r>
      <w:r w:rsidR="004F1E28">
        <w:t>accordingly,</w:t>
      </w:r>
      <w:r w:rsidR="00E96A8D">
        <w:t xml:space="preserve"> increasingly</w:t>
      </w:r>
      <w:r w:rsidR="004F1E28">
        <w:t xml:space="preserve"> focus</w:t>
      </w:r>
      <w:r w:rsidR="00E96A8D">
        <w:t>ed</w:t>
      </w:r>
      <w:r w:rsidR="004F1E28">
        <w:t xml:space="preserve"> on their own sensitive moral concerns. </w:t>
      </w:r>
      <w:r w:rsidR="006468EE">
        <w:t>Thus, w</w:t>
      </w:r>
      <w:r w:rsidR="00463307">
        <w:t xml:space="preserve">e propose following </w:t>
      </w:r>
      <w:r w:rsidR="00BD66BD">
        <w:t>hyp</w:t>
      </w:r>
      <w:r w:rsidR="00BD66BD">
        <w:rPr>
          <w:rFonts w:hint="eastAsia"/>
          <w:lang w:eastAsia="zh-CN"/>
        </w:rPr>
        <w:t>oth</w:t>
      </w:r>
      <w:r w:rsidR="00BD66BD">
        <w:rPr>
          <w:lang w:eastAsia="zh-CN"/>
        </w:rPr>
        <w:t>eses:</w:t>
      </w:r>
    </w:p>
    <w:p w14:paraId="2761CC2B" w14:textId="46D888D9" w:rsidR="00C05389" w:rsidRDefault="00C05389" w:rsidP="000C0942">
      <w:r>
        <w:rPr>
          <w:lang w:eastAsia="zh-CN"/>
        </w:rPr>
        <w:t xml:space="preserve">Since mediatization commenced around 1980 </w:t>
      </w:r>
      <w:r w:rsidRPr="003F49F4">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w:t>
      </w:r>
      <w:r w:rsidRPr="003F49F4">
        <w:fldChar w:fldCharType="end"/>
      </w:r>
      <w:r>
        <w:t>,</w:t>
      </w:r>
    </w:p>
    <w:p w14:paraId="0C8F9036" w14:textId="58A25DA6" w:rsidR="00F00A98" w:rsidRDefault="00F00A98" w:rsidP="000C0942">
      <w:r>
        <w:t>H1: The moral foundations divergence</w:t>
      </w:r>
      <w:r w:rsidR="00D75B0B">
        <w:t xml:space="preserve"> in presidential debates between Republican president candidates (representing conservatives) and Democrats </w:t>
      </w:r>
      <w:r w:rsidR="00F40BE1">
        <w:t>president</w:t>
      </w:r>
      <w:r w:rsidR="00D75B0B">
        <w:t xml:space="preserve"> candidates (representing liberals)</w:t>
      </w:r>
      <w:r>
        <w:t xml:space="preserve"> </w:t>
      </w:r>
      <w:r>
        <w:rPr>
          <w:rFonts w:hint="eastAsia"/>
          <w:lang w:eastAsia="zh-CN"/>
        </w:rPr>
        <w:t>has</w:t>
      </w:r>
      <w:r w:rsidR="00C05389">
        <w:rPr>
          <w:lang w:eastAsia="zh-CN"/>
        </w:rPr>
        <w:t xml:space="preserve"> been</w:t>
      </w:r>
      <w:r>
        <w:rPr>
          <w:lang w:eastAsia="zh-CN"/>
        </w:rPr>
        <w:t xml:space="preserve"> increased</w:t>
      </w:r>
      <w:r w:rsidR="00C05389">
        <w:rPr>
          <w:lang w:eastAsia="zh-CN"/>
        </w:rPr>
        <w:t>.</w:t>
      </w:r>
    </w:p>
    <w:p w14:paraId="50E651E4" w14:textId="4236A48A" w:rsidR="00F00A98" w:rsidRDefault="00F00A98" w:rsidP="00F40BE1">
      <w:r>
        <w:t xml:space="preserve">H2: </w:t>
      </w:r>
      <w:r w:rsidR="00F40BE1">
        <w:t>Democrats</w:t>
      </w:r>
      <w:r w:rsidR="00D75B0B">
        <w:t xml:space="preserve"> candidates </w:t>
      </w:r>
      <w:r w:rsidR="00BA5734">
        <w:t xml:space="preserve">have increasingly focus </w:t>
      </w:r>
      <w:r w:rsidR="00F40BE1">
        <w:t>on care and fairness</w:t>
      </w:r>
      <w:r w:rsidR="00E20B20">
        <w:t>, the two moral foundation</w:t>
      </w:r>
      <w:r w:rsidR="00CD18B9">
        <w:t>s that</w:t>
      </w:r>
      <w:r w:rsidR="00E20B20">
        <w:t xml:space="preserve"> </w:t>
      </w:r>
      <w:r w:rsidR="00CD18B9">
        <w:t>l</w:t>
      </w:r>
      <w:r w:rsidR="00E20B20">
        <w:t>iberals</w:t>
      </w:r>
      <w:r w:rsidR="00CD18B9">
        <w:t xml:space="preserve"> are more sensitive than conservatives</w:t>
      </w:r>
      <w:r w:rsidR="00E20B20">
        <w:t xml:space="preserve">. </w:t>
      </w:r>
    </w:p>
    <w:p w14:paraId="0A049D87" w14:textId="2F0E8E1D" w:rsidR="00BF187C" w:rsidRDefault="00BF187C" w:rsidP="000C0942">
      <w:pPr>
        <w:rPr>
          <w:lang w:eastAsia="zh-CN"/>
        </w:rPr>
      </w:pPr>
      <w:r>
        <w:t>H3:</w:t>
      </w:r>
      <w:r w:rsidR="00E20B20">
        <w:t xml:space="preserve"> Comparing with Democrats,</w:t>
      </w:r>
      <w:r w:rsidR="00F40BE1">
        <w:t xml:space="preserve"> Republican candidates </w:t>
      </w:r>
      <w:r w:rsidR="00BA5734">
        <w:t xml:space="preserve">have increasingly focus on </w:t>
      </w:r>
      <w:r w:rsidR="00F40BE1">
        <w:t>loyalty, authority, and sanctity</w:t>
      </w:r>
      <w:r w:rsidR="00E20B20">
        <w:t>,</w:t>
      </w:r>
      <w:r w:rsidR="00CD18B9">
        <w:t xml:space="preserve"> the three moral foundations that conservatives are more sensitive than liberals. </w:t>
      </w:r>
      <w:r w:rsidR="00E20B20">
        <w:t xml:space="preserve"> </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691BB700"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president candidate’s full </w:t>
      </w:r>
      <w:r w:rsidRPr="007D421B">
        <w:rPr>
          <w:highlight w:val="yellow"/>
          <w:rPrChange w:id="220" w:author="Xu, Mengyao (MU-Student)" w:date="2020-11-03T23:48:00Z">
            <w:rPr/>
          </w:rPrChange>
        </w:rPr>
        <w:t>speech</w:t>
      </w:r>
      <w:r>
        <w:t xml:space="preserve"> in</w:t>
      </w:r>
      <w:ins w:id="221" w:author="Xu, Mengyao (MU-Student)" w:date="2020-11-03T23:46:00Z">
        <w:r w:rsidR="007D421B">
          <w:t xml:space="preserve"> </w:t>
        </w:r>
      </w:ins>
      <w:ins w:id="222" w:author="Xu, Mengyao (MU-Student)" w:date="2020-11-03T23:47:00Z">
        <w:r w:rsidR="007D421B">
          <w:t>33</w:t>
        </w:r>
      </w:ins>
      <w:ins w:id="223" w:author="Xu, Mengyao (MU-Student)" w:date="2020-11-03T23:46:00Z">
        <w:r w:rsidR="007D421B">
          <w:t xml:space="preserve"> televised</w:t>
        </w:r>
      </w:ins>
      <w:r>
        <w:t xml:space="preserve"> presidential debates</w:t>
      </w:r>
      <w:ins w:id="224" w:author="Xu, Mengyao (MU-Student)" w:date="2020-11-03T23:47:00Z">
        <w:r w:rsidR="007D421B">
          <w:t xml:space="preserve"> of 12 presidential elections</w:t>
        </w:r>
      </w:ins>
      <w:r>
        <w:t xml:space="preserve"> </w:t>
      </w:r>
      <w:del w:id="225" w:author="Xu, Mengyao (MU-Student)" w:date="2020-11-03T23:46:00Z">
        <w:r w:rsidDel="007D421B">
          <w:delText xml:space="preserve">over 40 years </w:delText>
        </w:r>
      </w:del>
      <w:r>
        <w:t>(19</w:t>
      </w:r>
      <w:ins w:id="226" w:author="Xu, Mengyao (MU-Student)" w:date="2020-11-03T23:46:00Z">
        <w:r w:rsidR="007D421B">
          <w:t>60</w:t>
        </w:r>
      </w:ins>
      <w:del w:id="227" w:author="Xu, Mengyao (MU-Student)" w:date="2020-11-03T23:46:00Z">
        <w:r w:rsidDel="007D421B">
          <w:delText>76</w:delText>
        </w:r>
      </w:del>
      <w:r>
        <w:t xml:space="preserve">-2016).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614336">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B406C6">
        <w:fldChar w:fldCharType="separate"/>
      </w:r>
      <w:r w:rsidR="00614336">
        <w:rPr>
          <w:noProof/>
        </w:rPr>
        <w:t>(Lewis, 2019)</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 </w:instrText>
      </w:r>
      <w:r w:rsidR="00614336">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DATA </w:instrText>
      </w:r>
      <w:r w:rsidR="00614336">
        <w:fldChar w:fldCharType="end"/>
      </w:r>
      <w:r w:rsidR="007762C0">
        <w:fldChar w:fldCharType="separate"/>
      </w:r>
      <w:r w:rsidR="00614336">
        <w:rPr>
          <w:noProof/>
        </w:rPr>
        <w:t xml:space="preserve">(Clifford &amp; Jerit, 2013; Garten et al., 2018; </w:t>
      </w:r>
      <w:r w:rsidR="00614336">
        <w:rPr>
          <w:noProof/>
        </w:rPr>
        <w:lastRenderedPageBreak/>
        <w:t>Hoover et al., 2018; Lewis, 2019)</w:t>
      </w:r>
      <w:r w:rsidR="007762C0">
        <w:fldChar w:fldCharType="end"/>
      </w:r>
      <w:r w:rsidR="007762C0">
        <w:t xml:space="preserve">. </w:t>
      </w:r>
      <w:r w:rsidR="008725C2">
        <w:t>A recently developed natural language analyzing algorithm</w:t>
      </w:r>
      <w:ins w:id="228" w:author="Xu, Mengyao (MU-Student)" w:date="2020-11-03T23:48:00Z">
        <w:r w:rsidR="007D421B">
          <w:t xml:space="preserve">, Distributed </w:t>
        </w:r>
      </w:ins>
      <w:ins w:id="229" w:author="Xu, Mengyao (MU-Student)" w:date="2020-11-03T23:49:00Z">
        <w:r w:rsidR="007D421B">
          <w:t xml:space="preserve">Dictionary Representations (DDR) </w:t>
        </w:r>
      </w:ins>
      <w:del w:id="230" w:author="Xu, Mengyao (MU-Student)" w:date="2020-11-03T23:48:00Z">
        <w:r w:rsidR="008725C2" w:rsidDel="007D421B">
          <w:delText xml:space="preserve"> </w:delText>
        </w:r>
      </w:del>
      <w:r w:rsidR="008725C2">
        <w:t xml:space="preserve">was adopted to examine the five kinds of moral load embedded each president candidate’s speech in each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0F41858D" w:rsidR="00490A28" w:rsidRDefault="00AC4028" w:rsidP="00490A28">
      <w:pPr>
        <w:spacing w:after="120"/>
        <w:rPr>
          <w:lang w:eastAsia="zh-CN"/>
        </w:rPr>
      </w:pPr>
      <w:r>
        <w:rPr>
          <w:lang w:eastAsia="zh-CN"/>
        </w:rPr>
        <w:t xml:space="preserve">The </w:t>
      </w:r>
      <w:r w:rsidR="00904F1E">
        <w:rPr>
          <w:lang w:eastAsia="zh-CN"/>
        </w:rPr>
        <w:t>first televised presidential debate was held in 1960 and resumed in 1976, since when both Republican candidate (</w:t>
      </w:r>
      <w:ins w:id="231" w:author="Xu, Mengyao (MU-Student)" w:date="2020-11-03T23:50:00Z">
        <w:r w:rsidR="00077548" w:rsidRPr="00077548">
          <w:rPr>
            <w:highlight w:val="yellow"/>
            <w:lang w:eastAsia="zh-CN"/>
            <w:rPrChange w:id="232" w:author="Xu, Mengyao (MU-Student)" w:date="2020-11-03T23:50:00Z">
              <w:rPr>
                <w:lang w:eastAsia="zh-CN"/>
              </w:rPr>
            </w:rPrChange>
          </w:rPr>
          <w:t xml:space="preserve">relative </w:t>
        </w:r>
      </w:ins>
      <w:r w:rsidR="00904F1E" w:rsidRPr="00077548">
        <w:rPr>
          <w:highlight w:val="yellow"/>
          <w:lang w:eastAsia="zh-CN"/>
          <w:rPrChange w:id="233" w:author="Xu, Mengyao (MU-Student)" w:date="2020-11-03T23:50:00Z">
            <w:rPr>
              <w:lang w:eastAsia="zh-CN"/>
            </w:rPr>
          </w:rPrChange>
        </w:rPr>
        <w:t>conservative</w:t>
      </w:r>
      <w:r w:rsidR="00904F1E">
        <w:rPr>
          <w:lang w:eastAsia="zh-CN"/>
        </w:rPr>
        <w:t>) and Democrats candidate (</w:t>
      </w:r>
      <w:ins w:id="234" w:author="Xu, Mengyao (MU-Student)" w:date="2020-11-03T23:50:00Z">
        <w:r w:rsidR="00077548" w:rsidRPr="00077548">
          <w:rPr>
            <w:highlight w:val="yellow"/>
            <w:lang w:eastAsia="zh-CN"/>
            <w:rPrChange w:id="235" w:author="Xu, Mengyao (MU-Student)" w:date="2020-11-03T23:50:00Z">
              <w:rPr>
                <w:lang w:eastAsia="zh-CN"/>
              </w:rPr>
            </w:rPrChange>
          </w:rPr>
          <w:t xml:space="preserve">relative </w:t>
        </w:r>
      </w:ins>
      <w:r w:rsidR="00904F1E" w:rsidRPr="00077548">
        <w:rPr>
          <w:highlight w:val="yellow"/>
          <w:lang w:eastAsia="zh-CN"/>
          <w:rPrChange w:id="236" w:author="Xu, Mengyao (MU-Student)" w:date="2020-11-03T23:50:00Z">
            <w:rPr>
              <w:lang w:eastAsia="zh-CN"/>
            </w:rPr>
          </w:rPrChange>
        </w:rPr>
        <w:t>liberal</w:t>
      </w:r>
      <w:r w:rsidR="00904F1E">
        <w:rPr>
          <w:lang w:eastAsia="zh-CN"/>
        </w:rPr>
        <w:t xml:space="preserve">) began to debate in every election year. </w:t>
      </w:r>
      <w:del w:id="237" w:author="Xu, Mengyao (MU-Student)" w:date="2020-11-03T23:51:00Z">
        <w:r w:rsidR="008A2DA3" w:rsidDel="00077548">
          <w:rPr>
            <w:lang w:eastAsia="zh-CN"/>
          </w:rPr>
          <w:delText>A</w:delText>
        </w:r>
      </w:del>
      <w:ins w:id="238" w:author="Xu, Mengyao (MU-Student)" w:date="2020-11-03T23:51:00Z">
        <w:r w:rsidR="00077548">
          <w:rPr>
            <w:lang w:eastAsia="zh-CN"/>
          </w:rPr>
          <w:t>There are</w:t>
        </w:r>
      </w:ins>
      <w:del w:id="239" w:author="Xu, Mengyao (MU-Student)" w:date="2020-11-03T23:51:00Z">
        <w:r w:rsidR="008A2DA3" w:rsidDel="00077548">
          <w:rPr>
            <w:lang w:eastAsia="zh-CN"/>
          </w:rPr>
          <w:delText xml:space="preserve">s we want to track the moral divergence caused by mediatization while mediatization commenced around 1980 according to Hjarvard </w:delText>
        </w:r>
        <w:r w:rsidR="008A2DA3" w:rsidDel="00077548">
          <w:rPr>
            <w:lang w:eastAsia="zh-CN"/>
          </w:rPr>
          <w:fldChar w:fldCharType="begin"/>
        </w:r>
        <w:r w:rsidR="00614336" w:rsidDel="00077548">
          <w:rPr>
            <w:lang w:eastAsia="zh-CN"/>
          </w:rPr>
          <w:del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delInstrText>
        </w:r>
        <w:r w:rsidR="008A2DA3" w:rsidDel="00077548">
          <w:rPr>
            <w:lang w:eastAsia="zh-CN"/>
          </w:rPr>
          <w:fldChar w:fldCharType="separate"/>
        </w:r>
        <w:r w:rsidR="00614336" w:rsidDel="00077548">
          <w:rPr>
            <w:noProof/>
            <w:lang w:eastAsia="zh-CN"/>
          </w:rPr>
          <w:delText>(2013)</w:delText>
        </w:r>
        <w:r w:rsidR="008A2DA3" w:rsidDel="00077548">
          <w:rPr>
            <w:lang w:eastAsia="zh-CN"/>
          </w:rPr>
          <w:fldChar w:fldCharType="end"/>
        </w:r>
        <w:r w:rsidR="008A2DA3" w:rsidDel="00077548">
          <w:rPr>
            <w:lang w:eastAsia="zh-CN"/>
          </w:rPr>
          <w:delText>, the founder of the mediatization theory, we focused on the</w:delText>
        </w:r>
      </w:del>
      <w:r w:rsidR="008A2DA3">
        <w:rPr>
          <w:lang w:eastAsia="zh-CN"/>
        </w:rPr>
        <w:t xml:space="preserve"> 1</w:t>
      </w:r>
      <w:ins w:id="240" w:author="Xu, Mengyao (MU-Student)" w:date="2020-11-03T23:51:00Z">
        <w:r w:rsidR="00077548">
          <w:rPr>
            <w:lang w:eastAsia="zh-CN"/>
          </w:rPr>
          <w:t xml:space="preserve">2 </w:t>
        </w:r>
      </w:ins>
      <w:del w:id="241" w:author="Xu, Mengyao (MU-Student)" w:date="2020-11-03T23:51:00Z">
        <w:r w:rsidR="00490A28" w:rsidDel="00077548">
          <w:rPr>
            <w:lang w:eastAsia="zh-CN"/>
          </w:rPr>
          <w:delText>1</w:delText>
        </w:r>
      </w:del>
      <w:r w:rsidR="008A2DA3">
        <w:rPr>
          <w:lang w:eastAsia="zh-CN"/>
        </w:rPr>
        <w:t xml:space="preserve"> series presidential debates</w:t>
      </w:r>
      <w:ins w:id="242" w:author="Xu, Mengyao (MU-Student)" w:date="2020-11-03T23:53:00Z">
        <w:r w:rsidR="006B4A08">
          <w:rPr>
            <w:lang w:eastAsia="zh-CN"/>
          </w:rPr>
          <w:t xml:space="preserve"> between 1960 to 2016</w:t>
        </w:r>
      </w:ins>
      <w:ins w:id="243" w:author="Xu, Mengyao (MU-Student)" w:date="2020-11-03T23:54:00Z">
        <w:r w:rsidR="006B4A08">
          <w:rPr>
            <w:lang w:eastAsia="zh-CN"/>
          </w:rPr>
          <w:t xml:space="preserve"> and 33 debates in total</w:t>
        </w:r>
      </w:ins>
      <w:del w:id="244" w:author="Xu, Mengyao (MU-Student)" w:date="2020-11-03T23:53:00Z">
        <w:r w:rsidR="008A2DA3" w:rsidDel="006B4A08">
          <w:rPr>
            <w:lang w:eastAsia="zh-CN"/>
          </w:rPr>
          <w:delText xml:space="preserve"> between </w:delText>
        </w:r>
      </w:del>
      <w:del w:id="245" w:author="Xu, Mengyao (MU-Student)" w:date="2020-11-03T23:52:00Z">
        <w:r w:rsidR="008A2DA3" w:rsidDel="00077548">
          <w:rPr>
            <w:lang w:eastAsia="zh-CN"/>
          </w:rPr>
          <w:delText xml:space="preserve">1976 to </w:delText>
        </w:r>
      </w:del>
      <w:del w:id="246" w:author="Xu, Mengyao (MU-Student)" w:date="2020-11-03T23:53:00Z">
        <w:r w:rsidR="008A2DA3" w:rsidDel="006B4A08">
          <w:rPr>
            <w:lang w:eastAsia="zh-CN"/>
          </w:rPr>
          <w:delText>2016</w:delText>
        </w:r>
      </w:del>
      <w:r w:rsidR="00490A28">
        <w:rPr>
          <w:lang w:eastAsia="zh-CN"/>
        </w:rPr>
        <w:t xml:space="preserve">. The </w:t>
      </w:r>
      <w:r w:rsidR="00490A28">
        <w:rPr>
          <w:rFonts w:hint="eastAsia"/>
          <w:lang w:eastAsia="zh-CN"/>
        </w:rPr>
        <w:t>number</w:t>
      </w:r>
      <w:r w:rsidR="00490A28">
        <w:rPr>
          <w:lang w:eastAsia="zh-CN"/>
        </w:rPr>
        <w:t xml:space="preserve"> of debates in each series varies from 1 to 3</w:t>
      </w:r>
      <w:del w:id="247" w:author="Xu, Mengyao (MU-Student)" w:date="2020-11-03T23:54:00Z">
        <w:r w:rsidR="00490A28" w:rsidDel="006B4A08">
          <w:rPr>
            <w:lang w:eastAsia="zh-CN"/>
          </w:rPr>
          <w:delText xml:space="preserve"> and there are 29 debates in total</w:delText>
        </w:r>
      </w:del>
      <w:r w:rsidR="00490A28">
        <w:rPr>
          <w:lang w:eastAsia="zh-CN"/>
        </w:rPr>
        <w:t>. The unit of analysis is</w:t>
      </w:r>
      <w:del w:id="248" w:author="Xu, Mengyao (MU-Student)" w:date="2020-11-03T23:54:00Z">
        <w:r w:rsidR="00490A28" w:rsidDel="006B4A08">
          <w:rPr>
            <w:lang w:eastAsia="zh-CN"/>
          </w:rPr>
          <w:delText xml:space="preserve"> what</w:delText>
        </w:r>
      </w:del>
      <w:r w:rsidR="00490A28">
        <w:rPr>
          <w:lang w:eastAsia="zh-CN"/>
        </w:rPr>
        <w:t xml:space="preserve"> </w:t>
      </w:r>
      <w:r w:rsidR="00490A28" w:rsidRPr="006B4A08">
        <w:rPr>
          <w:highlight w:val="yellow"/>
          <w:lang w:eastAsia="zh-CN"/>
          <w:rPrChange w:id="249" w:author="Xu, Mengyao (MU-Student)" w:date="2020-11-03T23:55:00Z">
            <w:rPr>
              <w:lang w:eastAsia="zh-CN"/>
            </w:rPr>
          </w:rPrChange>
        </w:rPr>
        <w:t>each candidate</w:t>
      </w:r>
      <w:ins w:id="250" w:author="Xu, Mengyao (MU-Student)" w:date="2020-11-03T23:54:00Z">
        <w:r w:rsidR="006B4A08" w:rsidRPr="006B4A08">
          <w:rPr>
            <w:highlight w:val="yellow"/>
            <w:lang w:eastAsia="zh-CN"/>
            <w:rPrChange w:id="251" w:author="Xu, Mengyao (MU-Student)" w:date="2020-11-03T23:55:00Z">
              <w:rPr>
                <w:lang w:eastAsia="zh-CN"/>
              </w:rPr>
            </w:rPrChange>
          </w:rPr>
          <w:t>’s full speech</w:t>
        </w:r>
      </w:ins>
      <w:del w:id="252" w:author="Xu, Mengyao (MU-Student)" w:date="2020-11-03T23:54:00Z">
        <w:r w:rsidR="00490A28" w:rsidRPr="006B4A08" w:rsidDel="006B4A08">
          <w:rPr>
            <w:highlight w:val="yellow"/>
            <w:lang w:eastAsia="zh-CN"/>
            <w:rPrChange w:id="253" w:author="Xu, Mengyao (MU-Student)" w:date="2020-11-03T23:55:00Z">
              <w:rPr>
                <w:lang w:eastAsia="zh-CN"/>
              </w:rPr>
            </w:rPrChange>
          </w:rPr>
          <w:delText xml:space="preserve"> said</w:delText>
        </w:r>
      </w:del>
      <w:r w:rsidR="00490A28" w:rsidRPr="006B4A08">
        <w:rPr>
          <w:highlight w:val="yellow"/>
          <w:lang w:eastAsia="zh-CN"/>
          <w:rPrChange w:id="254" w:author="Xu, Mengyao (MU-Student)" w:date="2020-11-03T23:55:00Z">
            <w:rPr>
              <w:lang w:eastAsia="zh-CN"/>
            </w:rPr>
          </w:rPrChange>
        </w:rPr>
        <w:t xml:space="preserve"> in each debate.</w:t>
      </w:r>
      <w:r w:rsidR="00490A28">
        <w:rPr>
          <w:lang w:eastAsia="zh-CN"/>
        </w:rPr>
        <w:t xml:space="preserve"> The full transcript of each debate was accessed via debates.org and 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2F9581B9"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 xml:space="preserve">epresentations which has been develop for decades to help computer better understand our natural language and </w:t>
      </w:r>
      <w:del w:id="255" w:author="Xu, Mengyao (MU-Student)" w:date="2020-11-03T23:57:00Z">
        <w:r w:rsidR="000D6164" w:rsidDel="00AA6BF5">
          <w:rPr>
            <w:lang w:eastAsia="zh-CN"/>
          </w:rPr>
          <w:delText xml:space="preserve">therefore, </w:delText>
        </w:r>
      </w:del>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0D6164">
        <w:rPr>
          <w:lang w:eastAsia="zh-CN"/>
        </w:rPr>
        <w:t>. Distributed representations means distributed representations of words in a vector space (generally with 1 to 1000 dimensions)</w:t>
      </w:r>
      <w:ins w:id="256" w:author="Xu, Mengyao (MU-Student)" w:date="2020-11-03T23:57:00Z">
        <w:r w:rsidR="00AA6BF5">
          <w:rPr>
            <w:lang w:eastAsia="zh-CN"/>
          </w:rPr>
          <w:t xml:space="preserve"> –</w:t>
        </w:r>
      </w:ins>
      <w:del w:id="257" w:author="Xu, Mengyao (MU-Student)" w:date="2020-11-03T23:57:00Z">
        <w:r w:rsidR="00D67A0F" w:rsidDel="00AA6BF5">
          <w:rPr>
            <w:lang w:eastAsia="zh-CN"/>
          </w:rPr>
          <w:delText>:</w:delText>
        </w:r>
      </w:del>
      <w:r w:rsidR="00D67A0F">
        <w:rPr>
          <w:lang w:eastAsia="zh-CN"/>
        </w:rPr>
        <w:t xml:space="preserve"> converting a word to a vector, which enables </w:t>
      </w:r>
      <w:r w:rsidR="007141F0">
        <w:rPr>
          <w:lang w:eastAsia="zh-CN"/>
        </w:rPr>
        <w:t xml:space="preserve">computer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 xml:space="preserve">. </w:t>
      </w:r>
    </w:p>
    <w:p w14:paraId="384FAB0E" w14:textId="3F804A2A" w:rsidR="00F80C91" w:rsidRDefault="00AB5CCC" w:rsidP="00524461">
      <w:pPr>
        <w:spacing w:after="120"/>
        <w:rPr>
          <w:lang w:eastAsia="zh-CN"/>
        </w:rPr>
      </w:pPr>
      <w:r>
        <w:rPr>
          <w:lang w:eastAsia="zh-CN"/>
        </w:rPr>
        <w:t>On the other hand,</w:t>
      </w:r>
      <w:r w:rsidR="00E75792">
        <w:rPr>
          <w:lang w:eastAsia="zh-CN"/>
        </w:rPr>
        <w:t xml:space="preserve"> </w:t>
      </w:r>
      <w:r w:rsidR="00363BD3">
        <w:rPr>
          <w:lang w:eastAsia="zh-CN"/>
        </w:rPr>
        <w:t xml:space="preserve">Moral Foundation Dictionary </w:t>
      </w:r>
      <w:r w:rsidR="00363BD3">
        <w:rPr>
          <w:lang w:eastAsia="zh-CN"/>
        </w:rPr>
        <w:fldChar w:fldCharType="begin"/>
      </w:r>
      <w:r w:rsidR="00E75792">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363BD3">
        <w:rPr>
          <w:lang w:eastAsia="zh-CN"/>
        </w:rPr>
        <w:fldChar w:fldCharType="separate"/>
      </w:r>
      <w:r w:rsidR="00363BD3">
        <w:rPr>
          <w:noProof/>
          <w:lang w:eastAsia="zh-CN"/>
        </w:rPr>
        <w:t>(Graham, Haidt, &amp; Nosek, 2009)</w:t>
      </w:r>
      <w:r w:rsidR="00363BD3">
        <w:rPr>
          <w:lang w:eastAsia="zh-CN"/>
        </w:rPr>
        <w:fldChar w:fldCharType="end"/>
      </w:r>
      <w:r w:rsidR="00363BD3">
        <w:rPr>
          <w:lang w:eastAsia="zh-CN"/>
        </w:rPr>
        <w:t xml:space="preserve"> </w:t>
      </w:r>
      <w:r w:rsidR="00E75792">
        <w:rPr>
          <w:lang w:eastAsia="zh-CN"/>
        </w:rPr>
        <w:t xml:space="preserve">has been </w:t>
      </w:r>
      <w:r>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 xml:space="preserve">(Matsuo, Sasahara, </w:t>
      </w:r>
      <w:r w:rsidR="00E75792">
        <w:rPr>
          <w:noProof/>
          <w:lang w:eastAsia="zh-CN"/>
        </w:rPr>
        <w:lastRenderedPageBreak/>
        <w:t>Taguchi, &amp; Karasawa, 2019)</w:t>
      </w:r>
      <w:r w:rsidR="00E75792">
        <w:rPr>
          <w:lang w:eastAsia="zh-CN"/>
        </w:rPr>
        <w:fldChar w:fldCharType="end"/>
      </w:r>
      <w:r w:rsidR="00652682">
        <w:rPr>
          <w:lang w:eastAsia="zh-CN"/>
        </w:rPr>
        <w:t>.</w:t>
      </w:r>
      <w:r w:rsidR="00E75792">
        <w:rPr>
          <w:lang w:eastAsia="zh-CN"/>
        </w:rPr>
        <w:t xml:space="preserve"> MFD contains </w:t>
      </w:r>
      <w:r>
        <w:rPr>
          <w:lang w:eastAsia="zh-CN"/>
        </w:rPr>
        <w:t>324 English</w:t>
      </w:r>
      <w:r w:rsidR="00E75792">
        <w:rPr>
          <w:lang w:eastAsia="zh-CN"/>
        </w:rPr>
        <w:t xml:space="preserve"> words related to one or several moral foundations (for example, “care” corresponds to care moral foundation) and its algorithm is based on word count.</w:t>
      </w:r>
      <w:r>
        <w:rPr>
          <w:lang w:eastAsia="zh-CN"/>
        </w:rPr>
        <w:t xml:space="preserve"> </w:t>
      </w:r>
      <w:r w:rsidR="00524461">
        <w:rPr>
          <w:rFonts w:hint="eastAsia"/>
          <w:lang w:eastAsia="zh-CN"/>
        </w:rPr>
        <w:t>For</w:t>
      </w:r>
      <w:r w:rsidR="00524461">
        <w:rPr>
          <w:lang w:eastAsia="zh-CN"/>
        </w:rPr>
        <w:t xml:space="preserve"> natural language analysis, word count method faces two major challenges: the variety of context and </w:t>
      </w:r>
      <w:r w:rsidR="00524461" w:rsidRPr="00524461">
        <w:rPr>
          <w:lang w:eastAsia="zh-CN"/>
        </w:rPr>
        <w:t>the dynamic of language</w:t>
      </w:r>
      <w:ins w:id="258" w:author="Xu, Mengyao (MU-Student)" w:date="2020-11-03T23:58:00Z">
        <w:r w:rsidR="00AA6BF5">
          <w:rPr>
            <w:lang w:eastAsia="zh-CN"/>
          </w:rPr>
          <w:t xml:space="preserve">, because it is impossible for any </w:t>
        </w:r>
      </w:ins>
      <w:del w:id="259" w:author="Xu, Mengyao (MU-Student)" w:date="2020-11-03T23:58:00Z">
        <w:r w:rsidR="00524461" w:rsidDel="00AA6BF5">
          <w:rPr>
            <w:lang w:eastAsia="zh-CN"/>
          </w:rPr>
          <w:delText xml:space="preserve">, because no </w:delText>
        </w:r>
      </w:del>
      <w:r w:rsidR="00524461">
        <w:rPr>
          <w:lang w:eastAsia="zh-CN"/>
        </w:rPr>
        <w:t xml:space="preserve">dictionary </w:t>
      </w:r>
      <w:del w:id="260" w:author="Xu, Mengyao (MU-Student)" w:date="2020-11-03T23:59:00Z">
        <w:r w:rsidR="00524461" w:rsidDel="00AA6BF5">
          <w:rPr>
            <w:lang w:eastAsia="zh-CN"/>
          </w:rPr>
          <w:delText xml:space="preserve">could </w:delText>
        </w:r>
      </w:del>
      <w:r w:rsidR="00EA0EDC">
        <w:rPr>
          <w:lang w:eastAsia="zh-CN"/>
        </w:rPr>
        <w:t xml:space="preserve">fully </w:t>
      </w:r>
      <w:r w:rsidR="00524461">
        <w:rPr>
          <w:rFonts w:hint="eastAsia"/>
          <w:lang w:eastAsia="zh-CN"/>
        </w:rPr>
        <w:t>cover</w:t>
      </w:r>
      <w:ins w:id="261" w:author="Xu, Mengyao (MU-Student)" w:date="2020-11-03T23:59:00Z">
        <w:r w:rsidR="00AA6BF5">
          <w:rPr>
            <w:lang w:eastAsia="zh-CN"/>
          </w:rPr>
          <w:t>ing</w:t>
        </w:r>
      </w:ins>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hile DDR may overcome these two challenges because it measures similarity: </w:t>
      </w:r>
      <w:r w:rsidR="00656529">
        <w:rPr>
          <w:lang w:eastAsia="zh-CN"/>
        </w:rPr>
        <w:t>if</w:t>
      </w:r>
      <w:r w:rsidR="00EA0EDC">
        <w:rPr>
          <w:lang w:eastAsia="zh-CN"/>
        </w:rPr>
        <w:t xml:space="preserve"> no exact same word in the dictionary could be found </w:t>
      </w:r>
      <w:r w:rsidR="00722E76">
        <w:rPr>
          <w:lang w:eastAsia="zh-CN"/>
        </w:rPr>
        <w:t xml:space="preserve">in a text </w:t>
      </w:r>
      <w:r w:rsidR="00EA0EDC">
        <w:rPr>
          <w:lang w:eastAsia="zh-CN"/>
        </w:rPr>
        <w:t xml:space="preserve">due to language habit or context difference, </w:t>
      </w:r>
      <w:r w:rsidR="00722E76">
        <w:rPr>
          <w:lang w:eastAsia="zh-CN"/>
        </w:rPr>
        <w:t>Distributed Representations</w:t>
      </w:r>
      <w:r w:rsidR="00EA0EDC">
        <w:rPr>
          <w:lang w:eastAsia="zh-CN"/>
        </w:rPr>
        <w:t xml:space="preserve"> would find similar word of the dictionary word </w:t>
      </w:r>
      <w:r w:rsidR="00F80C91">
        <w:rPr>
          <w:lang w:eastAsia="zh-CN"/>
        </w:rPr>
        <w:t xml:space="preserve">(seed word)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 DDR would still be able to measure how similar this text </w:t>
      </w:r>
      <w:r w:rsidR="002A2850">
        <w:rPr>
          <w:lang w:eastAsia="zh-CN"/>
        </w:rPr>
        <w:t xml:space="preserve">is </w:t>
      </w:r>
      <w:r w:rsidR="00722E76">
        <w:rPr>
          <w:lang w:eastAsia="zh-CN"/>
        </w:rPr>
        <w:t>to the dictionary words.</w:t>
      </w:r>
    </w:p>
    <w:p w14:paraId="0E02AE82" w14:textId="2D1FD4C0"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that </w:t>
      </w:r>
      <w:r w:rsidR="00D87EC2" w:rsidRPr="00D87EC2">
        <w:rPr>
          <w:lang w:eastAsia="zh-CN"/>
        </w:rPr>
        <w:t xml:space="preserve">posted between 10/16/2012 and 11/05/2012 and </w:t>
      </w:r>
      <w:r w:rsidR="00D87EC2">
        <w:rPr>
          <w:lang w:eastAsia="zh-CN"/>
        </w:rPr>
        <w:t xml:space="preserve">related to </w:t>
      </w:r>
      <w:r w:rsidR="00D87EC2" w:rsidRPr="00D87EC2">
        <w:rPr>
          <w:lang w:eastAsia="zh-CN"/>
        </w:rPr>
        <w:t>Hurricane Sandy</w:t>
      </w:r>
      <w:r w:rsidR="00D87EC2">
        <w:rPr>
          <w:lang w:eastAsia="zh-CN"/>
        </w:rPr>
        <w:t xml:space="preserve">, if the seed words are converted to vectors based on </w:t>
      </w:r>
      <w:r w:rsidR="00F80C91">
        <w:rPr>
          <w:lang w:eastAsia="zh-CN"/>
        </w:rPr>
        <w:t xml:space="preserve">Google News </w:t>
      </w:r>
      <w:r w:rsidR="00D87EC2">
        <w:rPr>
          <w:lang w:eastAsia="zh-CN"/>
        </w:rPr>
        <w:t xml:space="preserve">corpus. This 4-seed-word DDR was 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286CE8EF" w:rsidR="00722E76" w:rsidRDefault="00CC3D25" w:rsidP="00524461">
      <w:pPr>
        <w:spacing w:after="120"/>
        <w:rPr>
          <w:lang w:eastAsia="zh-CN"/>
        </w:rPr>
      </w:pPr>
      <w:r>
        <w:rPr>
          <w:lang w:eastAsia="zh-CN"/>
        </w:rPr>
        <w:t xml:space="preserve">There is no doubt that each series of president debate </w:t>
      </w:r>
      <w:r>
        <w:rPr>
          <w:lang w:eastAsia="zh-CN"/>
        </w:rPr>
        <w:softHyphen/>
        <w:t xml:space="preserve">– election </w:t>
      </w:r>
      <w:r>
        <w:rPr>
          <w:lang w:eastAsia="zh-CN"/>
        </w:rPr>
        <w:softHyphen/>
        <w:t xml:space="preserve">has different context. Plus, </w:t>
      </w:r>
      <w:r>
        <w:rPr>
          <w:rFonts w:hint="eastAsia"/>
          <w:lang w:eastAsia="zh-CN"/>
        </w:rPr>
        <w:t>people</w:t>
      </w:r>
      <w:r>
        <w:rPr>
          <w:lang w:eastAsia="zh-CN"/>
        </w:rPr>
        <w:t xml:space="preserve">’s language habit has also changed </w:t>
      </w:r>
      <w:ins w:id="262" w:author="Xu, Mengyao (MU-Student)" w:date="2020-11-04T00:02:00Z">
        <w:r w:rsidR="00176EDB">
          <w:rPr>
            <w:lang w:eastAsia="zh-CN"/>
          </w:rPr>
          <w:t xml:space="preserve">a lot </w:t>
        </w:r>
      </w:ins>
      <w:r>
        <w:rPr>
          <w:lang w:eastAsia="zh-CN"/>
        </w:rPr>
        <w:t xml:space="preserve">over the </w:t>
      </w:r>
      <w:del w:id="263" w:author="Xu, Mengyao (MU-Student)" w:date="2020-11-04T00:02:00Z">
        <w:r w:rsidDel="00176EDB">
          <w:rPr>
            <w:lang w:eastAsia="zh-CN"/>
          </w:rPr>
          <w:delText xml:space="preserve">40 </w:delText>
        </w:r>
      </w:del>
      <w:ins w:id="264" w:author="Xu, Mengyao (MU-Student)" w:date="2020-11-04T00:02:00Z">
        <w:r w:rsidR="00176EDB">
          <w:rPr>
            <w:lang w:eastAsia="zh-CN"/>
          </w:rPr>
          <w:t>50</w:t>
        </w:r>
        <w:r w:rsidR="00176EDB">
          <w:rPr>
            <w:lang w:eastAsia="zh-CN"/>
          </w:rPr>
          <w:t xml:space="preserve"> </w:t>
        </w:r>
      </w:ins>
      <w:r>
        <w:rPr>
          <w:lang w:eastAsia="zh-CN"/>
        </w:rPr>
        <w:t>years (19</w:t>
      </w:r>
      <w:del w:id="265" w:author="Xu, Mengyao (MU-Student)" w:date="2020-11-04T00:02:00Z">
        <w:r w:rsidDel="00176EDB">
          <w:rPr>
            <w:lang w:eastAsia="zh-CN"/>
          </w:rPr>
          <w:delText>76</w:delText>
        </w:r>
      </w:del>
      <w:ins w:id="266" w:author="Xu, Mengyao (MU-Student)" w:date="2020-11-04T00:02:00Z">
        <w:r w:rsidR="00176EDB">
          <w:rPr>
            <w:lang w:eastAsia="zh-CN"/>
          </w:rPr>
          <w:t>60-2</w:t>
        </w:r>
      </w:ins>
      <w:del w:id="267" w:author="Xu, Mengyao (MU-Student)" w:date="2020-11-04T00:02:00Z">
        <w:r w:rsidDel="00176EDB">
          <w:rPr>
            <w:lang w:eastAsia="zh-CN"/>
          </w:rPr>
          <w:delText>-2</w:delText>
        </w:r>
      </w:del>
      <w:r>
        <w:rPr>
          <w:lang w:eastAsia="zh-CN"/>
        </w:rPr>
        <w:t>016). T</w:t>
      </w:r>
      <w:r>
        <w:rPr>
          <w:rFonts w:hint="eastAsia"/>
          <w:lang w:eastAsia="zh-CN"/>
        </w:rPr>
        <w:t>herefor</w:t>
      </w:r>
      <w:r>
        <w:rPr>
          <w:lang w:eastAsia="zh-CN"/>
        </w:rPr>
        <w:t xml:space="preserve">e, this study adopted DDR and expanded the number of seed word to 12 in each moral foundation in order to </w:t>
      </w:r>
      <w:r w:rsidRPr="00176EDB">
        <w:rPr>
          <w:highlight w:val="yellow"/>
          <w:lang w:eastAsia="zh-CN"/>
          <w:rPrChange w:id="268" w:author="Xu, Mengyao (MU-Student)" w:date="2020-11-04T00:04:00Z">
            <w:rPr>
              <w:lang w:eastAsia="zh-CN"/>
            </w:rPr>
          </w:rPrChange>
        </w:rPr>
        <w:t xml:space="preserve">better </w:t>
      </w:r>
      <w:del w:id="269" w:author="Xu, Mengyao (MU-Student)" w:date="2020-11-04T00:03:00Z">
        <w:r w:rsidRPr="00176EDB" w:rsidDel="00176EDB">
          <w:rPr>
            <w:highlight w:val="yellow"/>
            <w:lang w:eastAsia="zh-CN"/>
            <w:rPrChange w:id="270" w:author="Xu, Mengyao (MU-Student)" w:date="2020-11-04T00:04:00Z">
              <w:rPr>
                <w:lang w:eastAsia="zh-CN"/>
              </w:rPr>
            </w:rPrChange>
          </w:rPr>
          <w:delText>adapt</w:delText>
        </w:r>
        <w:r w:rsidR="002A2850" w:rsidRPr="00176EDB" w:rsidDel="00176EDB">
          <w:rPr>
            <w:highlight w:val="yellow"/>
            <w:lang w:eastAsia="zh-CN"/>
            <w:rPrChange w:id="271" w:author="Xu, Mengyao (MU-Student)" w:date="2020-11-04T00:04:00Z">
              <w:rPr>
                <w:lang w:eastAsia="zh-CN"/>
              </w:rPr>
            </w:rPrChange>
          </w:rPr>
          <w:delText xml:space="preserve"> </w:delText>
        </w:r>
      </w:del>
      <w:ins w:id="272" w:author="Xu, Mengyao (MU-Student)" w:date="2020-11-04T00:04:00Z">
        <w:r w:rsidR="00176EDB" w:rsidRPr="00176EDB">
          <w:rPr>
            <w:highlight w:val="yellow"/>
            <w:lang w:eastAsia="zh-CN"/>
            <w:rPrChange w:id="273" w:author="Xu, Mengyao (MU-Student)" w:date="2020-11-04T00:04:00Z">
              <w:rPr>
                <w:lang w:eastAsia="zh-CN"/>
              </w:rPr>
            </w:rPrChange>
          </w:rPr>
          <w:t>manage</w:t>
        </w:r>
      </w:ins>
      <w:ins w:id="274" w:author="Xu, Mengyao (MU-Student)" w:date="2020-11-04T00:03:00Z">
        <w:r w:rsidR="00176EDB">
          <w:rPr>
            <w:lang w:eastAsia="zh-CN"/>
          </w:rPr>
          <w:t xml:space="preserve"> </w:t>
        </w:r>
      </w:ins>
      <w:r w:rsidR="002A2850">
        <w:rPr>
          <w:lang w:eastAsia="zh-CN"/>
        </w:rPr>
        <w:t>the change brough by time. The seed words were randomly selected from MFD and listed in Table 1. And Google New corpus was adopted for vectorization of each word.</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4E81E08D" w:rsidR="00000A3B" w:rsidRDefault="00000A3B" w:rsidP="00000A3B">
      <w:pPr>
        <w:widowControl/>
      </w:pPr>
      <w:r>
        <w:lastRenderedPageBreak/>
        <w:t xml:space="preserve">First, we analyzed how Democrats generally differ from Republicans in moral dimensions. We built a three levels random intercept multi-level model by using </w:t>
      </w:r>
      <w:r w:rsidRPr="00AC380A">
        <w:rPr>
          <w:i/>
          <w:iCs/>
        </w:rPr>
        <w:t>lme4</w:t>
      </w:r>
      <w:r>
        <w:t xml:space="preserve"> (). In this model, our dependent variable was moral loading and our fixed effects were moral dimensions (e.g., care, harm, etc.), partisanship (Democrats and Republicans), and their interactions. Each round of debates and each election year were the second level and third level group variables. </w:t>
      </w:r>
    </w:p>
    <w:p w14:paraId="1A5EB269" w14:textId="5B145648" w:rsidR="00000A3B" w:rsidRDefault="00000A3B" w:rsidP="00000A3B">
      <w:pPr>
        <w:widowControl/>
        <w:rPr>
          <w:lang w:eastAsia="zh-CN"/>
        </w:rPr>
      </w:pPr>
      <w:r>
        <w:t xml:space="preserve">Our results show that </w:t>
      </w:r>
      <w:r w:rsidRPr="00644402">
        <w:t xml:space="preserve">substantial variance in moral loading occurs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ins w:id="275" w:author="Hu, Lingshu (MU-Student)" w:date="2020-11-01T22:36:00Z">
        <w:r w:rsidR="002C7B8F">
          <w:rPr>
            <w:lang w:eastAsia="zh-CN"/>
          </w:rPr>
          <w:t>We further tested the correlations between every two moral dimensions</w:t>
        </w:r>
      </w:ins>
      <w:ins w:id="276" w:author="Hu, Lingshu (MU-Student)" w:date="2020-11-01T22:37:00Z">
        <w:r w:rsidR="0029197C">
          <w:rPr>
            <w:lang w:eastAsia="zh-CN"/>
          </w:rPr>
          <w:t xml:space="preserve"> and found that</w:t>
        </w:r>
      </w:ins>
      <w:ins w:id="277" w:author="Hu, Lingshu (MU-Student)" w:date="2020-11-01T22:49:00Z">
        <w:r w:rsidR="008232D6">
          <w:rPr>
            <w:lang w:eastAsia="zh-CN"/>
          </w:rPr>
          <w:t xml:space="preserve"> among 45 pairs of correlations</w:t>
        </w:r>
      </w:ins>
      <w:ins w:id="278" w:author="Hu, Lingshu (MU-Student)" w:date="2020-11-01T22:50:00Z">
        <w:r w:rsidR="008232D6">
          <w:rPr>
            <w:lang w:eastAsia="zh-CN"/>
          </w:rPr>
          <w:t xml:space="preserve">, only </w:t>
        </w:r>
      </w:ins>
      <w:ins w:id="279" w:author="Hu, Lingshu (MU-Student)" w:date="2020-11-01T22:51:00Z">
        <w:r w:rsidR="008232D6">
          <w:rPr>
            <w:lang w:eastAsia="zh-CN"/>
          </w:rPr>
          <w:t>five correlation coefficients were below .</w:t>
        </w:r>
      </w:ins>
      <w:ins w:id="280" w:author="Hu, Lingshu (MU-Student)" w:date="2020-11-01T22:52:00Z">
        <w:r w:rsidR="008232D6">
          <w:rPr>
            <w:lang w:eastAsia="zh-CN"/>
          </w:rPr>
          <w:t>25</w:t>
        </w:r>
      </w:ins>
      <w:ins w:id="281" w:author="Hu, Lingshu (MU-Student)" w:date="2020-11-01T22:51:00Z">
        <w:r w:rsidR="008232D6">
          <w:rPr>
            <w:lang w:eastAsia="zh-CN"/>
          </w:rPr>
          <w:t xml:space="preserve"> and non-significant</w:t>
        </w:r>
      </w:ins>
      <w:ins w:id="282" w:author="Hu, Lingshu (MU-Student)" w:date="2020-11-01T22:52:00Z">
        <w:r w:rsidR="00CF557B">
          <w:rPr>
            <w:lang w:eastAsia="zh-CN"/>
          </w:rPr>
          <w:t>, further sup</w:t>
        </w:r>
      </w:ins>
      <w:ins w:id="283" w:author="Hu, Lingshu (MU-Student)" w:date="2020-11-01T22:53:00Z">
        <w:r w:rsidR="00CF557B">
          <w:rPr>
            <w:lang w:eastAsia="zh-CN"/>
          </w:rPr>
          <w:t>porting the above argument.</w:t>
        </w:r>
      </w:ins>
      <w:ins w:id="284" w:author="Hu, Lingshu (MU-Student)" w:date="2020-11-01T22:37:00Z">
        <w:r w:rsidR="0029197C">
          <w:rPr>
            <w:lang w:eastAsia="zh-CN"/>
          </w:rPr>
          <w:t xml:space="preserve"> </w:t>
        </w:r>
      </w:ins>
      <w:r>
        <w:rPr>
          <w:lang w:eastAsia="zh-CN"/>
        </w:rPr>
        <w:t xml:space="preserve">This finding </w:t>
      </w:r>
      <w:ins w:id="285" w:author="Hu, Lingshu (MU-Student)" w:date="2020-11-01T22:54:00Z">
        <w:r w:rsidR="00CF557B">
          <w:rPr>
            <w:lang w:eastAsia="zh-CN"/>
          </w:rPr>
          <w:t xml:space="preserve">also </w:t>
        </w:r>
      </w:ins>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105FAA50" w:rsidR="00000A3B" w:rsidRDefault="00000A3B" w:rsidP="00000A3B">
      <w:pPr>
        <w:widowControl/>
        <w:rPr>
          <w:lang w:eastAsia="zh-CN"/>
        </w:rPr>
      </w:pPr>
      <w:r>
        <w:rPr>
          <w:lang w:eastAsia="zh-CN"/>
        </w:rPr>
        <w:t>The results (see figure 1) from the multi-level model further reveal that Democrats generally had significantly higher moral loadings on care (</w:t>
      </w:r>
      <w:r w:rsidR="00051A93">
        <w:rPr>
          <w:i/>
          <w:iCs/>
          <w:lang w:eastAsia="zh-CN"/>
        </w:rPr>
        <w:t>b</w:t>
      </w:r>
      <w:r>
        <w:rPr>
          <w:lang w:eastAsia="zh-CN"/>
        </w:rPr>
        <w:t xml:space="preserve"> = .012, 95%CI = [.006, .018]), fairness (</w:t>
      </w:r>
      <w:r w:rsidR="00126F2A">
        <w:rPr>
          <w:i/>
          <w:iCs/>
          <w:lang w:eastAsia="zh-CN"/>
        </w:rPr>
        <w:t>b</w:t>
      </w:r>
      <w:r>
        <w:rPr>
          <w:lang w:eastAsia="zh-CN"/>
        </w:rPr>
        <w:t xml:space="preserve"> = .012, 95%CI = [.006, .018]), authority (</w:t>
      </w:r>
      <w:r w:rsidR="00126F2A">
        <w:rPr>
          <w:i/>
          <w:iCs/>
          <w:lang w:eastAsia="zh-CN"/>
        </w:rPr>
        <w:t>b</w:t>
      </w:r>
      <w:r>
        <w:rPr>
          <w:lang w:eastAsia="zh-CN"/>
        </w:rPr>
        <w:t xml:space="preserve"> = .013, 95%CI = [.007, .018]), and loyalty (</w:t>
      </w:r>
      <w:r w:rsidR="00126F2A">
        <w:rPr>
          <w:i/>
          <w:iCs/>
          <w:lang w:eastAsia="zh-CN"/>
        </w:rPr>
        <w:t>b</w:t>
      </w:r>
      <w:r>
        <w:rPr>
          <w:lang w:eastAsia="zh-CN"/>
        </w:rPr>
        <w:t xml:space="preserve"> = .015, 95%CI = [.010, .021]), but lower loading on degradation (</w:t>
      </w:r>
      <w:r w:rsidR="00126F2A">
        <w:rPr>
          <w:i/>
          <w:iCs/>
          <w:lang w:eastAsia="zh-CN"/>
        </w:rPr>
        <w:t xml:space="preserve">b </w:t>
      </w:r>
      <w:r>
        <w:rPr>
          <w:lang w:eastAsia="zh-CN"/>
        </w:rPr>
        <w:t xml:space="preserve">= -.008, 95%CI = [-.013, -.002]). </w:t>
      </w:r>
      <w:r w:rsidR="006F39BB">
        <w:rPr>
          <w:lang w:eastAsia="zh-CN"/>
        </w:rPr>
        <w:t>However, although these differences were significant, their effect size were very small. The largest difference was in loyalty, and only was .28 standard deviation.</w:t>
      </w:r>
      <w:del w:id="286" w:author="Hu, Lingshu (MU-Student)" w:date="2020-11-02T11:33:00Z">
        <w:r w:rsidR="006F39BB" w:rsidDel="009B6257">
          <w:rPr>
            <w:lang w:eastAsia="zh-CN"/>
          </w:rPr>
          <w:delText xml:space="preserve"> </w:delText>
        </w:r>
      </w:del>
      <w:ins w:id="287" w:author="Hu, Lingshu (MU-Student)" w:date="2020-11-02T11:33:00Z">
        <w:r w:rsidR="009B6257">
          <w:rPr>
            <w:lang w:eastAsia="zh-CN"/>
          </w:rPr>
          <w:t xml:space="preserve"> We </w:t>
        </w:r>
      </w:ins>
      <w:ins w:id="288" w:author="Hu, Lingshu (MU-Student)" w:date="2020-11-02T11:41:00Z">
        <w:r w:rsidR="00982548">
          <w:rPr>
            <w:lang w:eastAsia="zh-CN"/>
          </w:rPr>
          <w:t>also</w:t>
        </w:r>
      </w:ins>
      <w:ins w:id="289" w:author="Hu, Lingshu (MU-Student)" w:date="2020-11-02T11:33:00Z">
        <w:r w:rsidR="009B6257">
          <w:rPr>
            <w:lang w:eastAsia="zh-CN"/>
          </w:rPr>
          <w:t xml:space="preserve"> tested the correlation between </w:t>
        </w:r>
      </w:ins>
      <w:ins w:id="290" w:author="Hu, Lingshu (MU-Student)" w:date="2020-11-02T11:36:00Z">
        <w:r w:rsidR="00C74A82">
          <w:rPr>
            <w:lang w:eastAsia="zh-CN"/>
          </w:rPr>
          <w:t>all</w:t>
        </w:r>
      </w:ins>
      <w:ins w:id="291" w:author="Hu, Lingshu (MU-Student)" w:date="2020-11-02T11:33:00Z">
        <w:r w:rsidR="009B6257">
          <w:rPr>
            <w:lang w:eastAsia="zh-CN"/>
          </w:rPr>
          <w:t xml:space="preserve"> </w:t>
        </w:r>
      </w:ins>
      <w:ins w:id="292" w:author="Hu, Lingshu (MU-Student)" w:date="2020-11-02T11:34:00Z">
        <w:r w:rsidR="009B6257">
          <w:rPr>
            <w:lang w:eastAsia="zh-CN"/>
          </w:rPr>
          <w:t xml:space="preserve">moral </w:t>
        </w:r>
      </w:ins>
      <w:ins w:id="293" w:author="Hu, Lingshu (MU-Student)" w:date="2020-11-02T11:33:00Z">
        <w:r w:rsidR="009B6257">
          <w:rPr>
            <w:lang w:eastAsia="zh-CN"/>
          </w:rPr>
          <w:t>loading</w:t>
        </w:r>
      </w:ins>
      <w:ins w:id="294" w:author="Hu, Lingshu (MU-Student)" w:date="2020-11-02T11:36:00Z">
        <w:r w:rsidR="00C74A82">
          <w:rPr>
            <w:lang w:eastAsia="zh-CN"/>
          </w:rPr>
          <w:t>s</w:t>
        </w:r>
      </w:ins>
      <w:del w:id="295" w:author="Hu, Lingshu (MU-Student)" w:date="2020-11-02T11:33:00Z">
        <w:r w:rsidR="001F12EB" w:rsidDel="009B6257">
          <w:rPr>
            <w:lang w:eastAsia="zh-CN"/>
          </w:rPr>
          <w:delText>These findings indicate that</w:delText>
        </w:r>
      </w:del>
      <w:r w:rsidR="001F12EB">
        <w:rPr>
          <w:lang w:eastAsia="zh-CN"/>
        </w:rPr>
        <w:t xml:space="preserve"> </w:t>
      </w:r>
      <w:ins w:id="296" w:author="Hu, Lingshu (MU-Student)" w:date="2020-11-02T11:34:00Z">
        <w:r w:rsidR="009B6257">
          <w:rPr>
            <w:lang w:eastAsia="zh-CN"/>
          </w:rPr>
          <w:t>of Democrats and Republicans</w:t>
        </w:r>
      </w:ins>
      <w:ins w:id="297" w:author="Hu, Lingshu (MU-Student)" w:date="2020-11-02T12:10:00Z">
        <w:r w:rsidR="008C6F64">
          <w:rPr>
            <w:lang w:eastAsia="zh-CN"/>
          </w:rPr>
          <w:t xml:space="preserve"> </w:t>
        </w:r>
      </w:ins>
      <w:ins w:id="298" w:author="Hu, Lingshu (MU-Student)" w:date="2020-11-02T12:21:00Z">
        <w:r w:rsidR="009005AE">
          <w:rPr>
            <w:lang w:eastAsia="zh-CN"/>
          </w:rPr>
          <w:t>within each election year</w:t>
        </w:r>
      </w:ins>
      <w:ins w:id="299" w:author="Hu, Lingshu (MU-Student)" w:date="2020-11-02T12:10:00Z">
        <w:r w:rsidR="008C6F64">
          <w:rPr>
            <w:lang w:eastAsia="zh-CN"/>
          </w:rPr>
          <w:t xml:space="preserve"> (we </w:t>
        </w:r>
      </w:ins>
      <w:ins w:id="300" w:author="Hu, Lingshu (MU-Student)" w:date="2020-11-02T12:11:00Z">
        <w:r w:rsidR="008C6F64">
          <w:rPr>
            <w:lang w:eastAsia="zh-CN"/>
          </w:rPr>
          <w:t>used standardized moral loading of Republicans to predict the standardized moral loading of Democrats and fitted the</w:t>
        </w:r>
      </w:ins>
      <w:ins w:id="301" w:author="Hu, Lingshu (MU-Student)" w:date="2020-11-02T12:13:00Z">
        <w:r w:rsidR="008C6F64">
          <w:rPr>
            <w:lang w:eastAsia="zh-CN"/>
          </w:rPr>
          <w:t xml:space="preserve"> data</w:t>
        </w:r>
      </w:ins>
      <w:ins w:id="302" w:author="Hu, Lingshu (MU-Student)" w:date="2020-11-02T12:12:00Z">
        <w:r w:rsidR="008C6F64">
          <w:rPr>
            <w:lang w:eastAsia="zh-CN"/>
          </w:rPr>
          <w:t xml:space="preserve"> into a two level multi-level model with year as </w:t>
        </w:r>
      </w:ins>
      <w:ins w:id="303" w:author="Hu, Lingshu (MU-Student)" w:date="2020-11-02T12:18:00Z">
        <w:r w:rsidR="007D5EF6">
          <w:rPr>
            <w:lang w:eastAsia="zh-CN"/>
          </w:rPr>
          <w:t>the second level group variable</w:t>
        </w:r>
      </w:ins>
      <w:ins w:id="304" w:author="Hu, Lingshu (MU-Student)" w:date="2020-11-02T12:10:00Z">
        <w:r w:rsidR="008C6F64">
          <w:rPr>
            <w:lang w:eastAsia="zh-CN"/>
          </w:rPr>
          <w:t>)</w:t>
        </w:r>
      </w:ins>
      <w:ins w:id="305" w:author="Hu, Lingshu (MU-Student)" w:date="2020-11-02T11:34:00Z">
        <w:r w:rsidR="009B6257">
          <w:rPr>
            <w:lang w:eastAsia="zh-CN"/>
          </w:rPr>
          <w:t xml:space="preserve"> and found a strong </w:t>
        </w:r>
      </w:ins>
      <w:ins w:id="306" w:author="Hu, Lingshu (MU-Student)" w:date="2020-11-02T11:35:00Z">
        <w:r w:rsidR="009B6257">
          <w:rPr>
            <w:lang w:eastAsia="zh-CN"/>
          </w:rPr>
          <w:t xml:space="preserve">positive relationship, </w:t>
        </w:r>
      </w:ins>
      <w:ins w:id="307" w:author="Hu, Lingshu (MU-Student)" w:date="2020-11-02T12:14:00Z">
        <w:r w:rsidR="00C17352" w:rsidRPr="00C17352">
          <w:rPr>
            <w:i/>
            <w:iCs/>
            <w:lang w:eastAsia="zh-CN"/>
          </w:rPr>
          <w:t xml:space="preserve">β </w:t>
        </w:r>
      </w:ins>
      <w:ins w:id="308" w:author="Hu, Lingshu (MU-Student)" w:date="2020-11-02T11:35:00Z">
        <w:r w:rsidR="009B6257">
          <w:rPr>
            <w:lang w:eastAsia="zh-CN"/>
          </w:rPr>
          <w:t>= .9</w:t>
        </w:r>
      </w:ins>
      <w:ins w:id="309" w:author="Hu, Lingshu (MU-Student)" w:date="2020-11-02T12:16:00Z">
        <w:r w:rsidR="00D17990">
          <w:rPr>
            <w:lang w:eastAsia="zh-CN"/>
          </w:rPr>
          <w:t>87</w:t>
        </w:r>
      </w:ins>
      <w:ins w:id="310" w:author="Hu, Lingshu (MU-Student)" w:date="2020-11-02T11:35:00Z">
        <w:r w:rsidR="009B6257">
          <w:rPr>
            <w:lang w:eastAsia="zh-CN"/>
          </w:rPr>
          <w:t xml:space="preserve">, </w:t>
        </w:r>
      </w:ins>
      <w:ins w:id="311" w:author="Hu, Lingshu (MU-Student)" w:date="2020-11-02T12:14:00Z">
        <w:r w:rsidR="00C17352">
          <w:rPr>
            <w:lang w:eastAsia="zh-CN"/>
          </w:rPr>
          <w:t>95%CI = [</w:t>
        </w:r>
      </w:ins>
      <w:ins w:id="312" w:author="Hu, Lingshu (MU-Student)" w:date="2020-11-02T12:15:00Z">
        <w:r w:rsidR="00C17352" w:rsidRPr="00C17352">
          <w:rPr>
            <w:lang w:eastAsia="zh-CN"/>
          </w:rPr>
          <w:t>.963</w:t>
        </w:r>
        <w:r w:rsidR="00C17352">
          <w:rPr>
            <w:lang w:eastAsia="zh-CN"/>
          </w:rPr>
          <w:t xml:space="preserve">, </w:t>
        </w:r>
        <w:r w:rsidR="00C17352" w:rsidRPr="00C17352">
          <w:rPr>
            <w:lang w:eastAsia="zh-CN"/>
          </w:rPr>
          <w:t>1.010</w:t>
        </w:r>
        <w:r w:rsidR="00C17352">
          <w:rPr>
            <w:lang w:eastAsia="zh-CN"/>
          </w:rPr>
          <w:t>]</w:t>
        </w:r>
      </w:ins>
      <w:ins w:id="313" w:author="Hu, Lingshu (MU-Student)" w:date="2020-11-02T11:41:00Z">
        <w:r w:rsidR="00982548">
          <w:rPr>
            <w:lang w:eastAsia="zh-CN"/>
          </w:rPr>
          <w:t>, further reflecting that the differ</w:t>
        </w:r>
      </w:ins>
      <w:ins w:id="314" w:author="Hu, Lingshu (MU-Student)" w:date="2020-11-02T11:42:00Z">
        <w:r w:rsidR="00982548">
          <w:rPr>
            <w:lang w:eastAsia="zh-CN"/>
          </w:rPr>
          <w:t>ence</w:t>
        </w:r>
      </w:ins>
      <w:ins w:id="315" w:author="Hu, Lingshu (MU-Student)" w:date="2020-11-02T12:20:00Z">
        <w:r w:rsidR="00A07F95">
          <w:rPr>
            <w:lang w:eastAsia="zh-CN"/>
          </w:rPr>
          <w:t>s</w:t>
        </w:r>
      </w:ins>
      <w:ins w:id="316" w:author="Hu, Lingshu (MU-Student)" w:date="2020-11-02T11:42:00Z">
        <w:r w:rsidR="00982548">
          <w:rPr>
            <w:lang w:eastAsia="zh-CN"/>
          </w:rPr>
          <w:t xml:space="preserve"> in moral loading</w:t>
        </w:r>
      </w:ins>
      <w:ins w:id="317" w:author="Hu, Lingshu (MU-Student)" w:date="2020-11-02T12:20:00Z">
        <w:r w:rsidR="00A754FC">
          <w:rPr>
            <w:lang w:eastAsia="zh-CN"/>
          </w:rPr>
          <w:t>s</w:t>
        </w:r>
      </w:ins>
      <w:ins w:id="318" w:author="Hu, Lingshu (MU-Student)" w:date="2020-11-02T11:42:00Z">
        <w:r w:rsidR="00982548">
          <w:rPr>
            <w:lang w:eastAsia="zh-CN"/>
          </w:rPr>
          <w:t xml:space="preserve"> </w:t>
        </w:r>
      </w:ins>
      <w:ins w:id="319" w:author="Hu, Lingshu (MU-Student)" w:date="2020-11-02T12:19:00Z">
        <w:r w:rsidR="00AE2856">
          <w:rPr>
            <w:lang w:eastAsia="zh-CN"/>
          </w:rPr>
          <w:t xml:space="preserve">within each election year </w:t>
        </w:r>
      </w:ins>
      <w:ins w:id="320" w:author="Hu, Lingshu (MU-Student)" w:date="2020-11-02T11:42:00Z">
        <w:r w:rsidR="00982548">
          <w:rPr>
            <w:lang w:eastAsia="zh-CN"/>
          </w:rPr>
          <w:t>was small.</w:t>
        </w:r>
      </w:ins>
      <w:del w:id="321" w:author="Hu, Lingshu (MU-Student)" w:date="2020-11-02T11:34:00Z">
        <w:r w:rsidR="006F39BB" w:rsidDel="009B6257">
          <w:rPr>
            <w:lang w:eastAsia="zh-CN"/>
          </w:rPr>
          <w:delText xml:space="preserve"> </w:delText>
        </w:r>
      </w:del>
    </w:p>
    <w:p w14:paraId="17CDE4E9" w14:textId="77777777" w:rsidR="00000A3B" w:rsidRDefault="00000A3B" w:rsidP="00000A3B">
      <w:pPr>
        <w:widowControl/>
        <w:ind w:firstLine="0"/>
        <w:rPr>
          <w:lang w:eastAsia="zh-CN"/>
        </w:rPr>
      </w:pPr>
      <w:r>
        <w:rPr>
          <w:rFonts w:hint="eastAsia"/>
          <w:noProof/>
          <w:lang w:eastAsia="zh-CN"/>
        </w:rPr>
        <w:lastRenderedPageBreak/>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p>
    <w:p w14:paraId="50D38C92" w14:textId="28F0DBC1" w:rsidR="00000A3B" w:rsidRDefault="00000A3B" w:rsidP="00000A3B">
      <w:pPr>
        <w:widowControl/>
        <w:ind w:firstLine="0"/>
        <w:jc w:val="center"/>
        <w:rPr>
          <w:i/>
          <w:iCs/>
          <w:lang w:eastAsia="zh-CN"/>
        </w:rPr>
      </w:pPr>
      <w:r>
        <w:rPr>
          <w:i/>
          <w:iCs/>
          <w:lang w:eastAsia="zh-CN"/>
        </w:rPr>
        <w:t>Figure 1 Moral loadings on ten moral dimensions.</w:t>
      </w:r>
    </w:p>
    <w:p w14:paraId="5EC49348" w14:textId="77777777"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p>
    <w:p w14:paraId="36530D9E" w14:textId="4D1270FD" w:rsidR="00000A3B" w:rsidRDefault="00000A3B" w:rsidP="00000A3B">
      <w:pPr>
        <w:widowControl/>
        <w:rPr>
          <w:lang w:eastAsia="zh-CN"/>
        </w:rPr>
      </w:pPr>
      <w:r>
        <w:t xml:space="preserve">Hypothesis 1 proposes that the moral foundations divergence in presidential debates between Republican president candidates and Democratic president candidates </w:t>
      </w:r>
      <w:r>
        <w:rPr>
          <w:rFonts w:hint="eastAsia"/>
          <w:lang w:eastAsia="zh-CN"/>
        </w:rPr>
        <w:t>has</w:t>
      </w:r>
      <w:r>
        <w:rPr>
          <w:lang w:eastAsia="zh-CN"/>
        </w:rPr>
        <w:t xml:space="preserve"> increased since 1980. To test it, we calculated the loading difference between Democrats and Republicans on each moral dimension during each debate. We added up the absolute value of them to form a unidimensional score to reflect the total difference between Democrats and Republicans in each debate. Then we fit the data to an OLS regression. The results (see figure 2) show that the total moral loading difference increases .005 points every four-year (</w:t>
      </w:r>
      <w:r>
        <w:rPr>
          <w:i/>
          <w:iCs/>
          <w:lang w:eastAsia="zh-CN"/>
        </w:rPr>
        <w:t>b</w:t>
      </w:r>
      <w:r>
        <w:rPr>
          <w:lang w:eastAsia="zh-CN"/>
        </w:rPr>
        <w:t xml:space="preserve"> = .005, </w:t>
      </w:r>
      <w:proofErr w:type="gramStart"/>
      <w:r w:rsidRPr="00217696">
        <w:rPr>
          <w:i/>
          <w:iCs/>
          <w:lang w:eastAsia="zh-CN"/>
        </w:rPr>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t>R</w:t>
      </w:r>
      <w:r w:rsidRPr="00AF59D7">
        <w:rPr>
          <w:i/>
          <w:iCs/>
          <w:vertAlign w:val="superscript"/>
          <w:lang w:eastAsia="zh-CN"/>
        </w:rPr>
        <w:t>2</w:t>
      </w:r>
      <w:r>
        <w:rPr>
          <w:lang w:eastAsia="zh-CN"/>
        </w:rPr>
        <w:t xml:space="preserve"> = 13.8%). We noticed that 2012 is special. Its mean total moral loading difference of three debates 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ins w:id="322" w:author="Hu, Lingshu (MU-Student)" w:date="2020-11-02T00:51:00Z">
        <w:r w:rsidR="006216F1">
          <w:rPr>
            <w:lang w:eastAsia="zh-CN"/>
          </w:rPr>
          <w:t xml:space="preserve"> Therefore, our results general</w:t>
        </w:r>
      </w:ins>
      <w:ins w:id="323" w:author="Hu, Lingshu (MU-Student)" w:date="2020-11-02T00:52:00Z">
        <w:r w:rsidR="006216F1">
          <w:rPr>
            <w:lang w:eastAsia="zh-CN"/>
          </w:rPr>
          <w:t xml:space="preserve">ly support H1. </w:t>
        </w:r>
      </w:ins>
    </w:p>
    <w:p w14:paraId="0F07EC44" w14:textId="1E68C65B" w:rsidR="00000A3B" w:rsidRDefault="00000A3B" w:rsidP="00000A3B">
      <w:pPr>
        <w:widowControl/>
        <w:rPr>
          <w:lang w:eastAsia="zh-CN"/>
        </w:rPr>
      </w:pPr>
      <w:r>
        <w:rPr>
          <w:lang w:eastAsia="zh-CN"/>
        </w:rPr>
        <w:lastRenderedPageBreak/>
        <w:t xml:space="preserve">We also found that the first round of debate usually had the highest difference score (see f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s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009443E6">
        <w:rPr>
          <w:i/>
          <w:iCs/>
          <w:lang w:eastAsia="zh-CN"/>
        </w:rPr>
        <w:t>b</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009443E6">
        <w:rPr>
          <w:i/>
          <w:iCs/>
          <w:lang w:eastAsia="zh-CN"/>
        </w:rPr>
        <w:t>b</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009443E6">
        <w:rPr>
          <w:i/>
          <w:iCs/>
          <w:lang w:eastAsia="zh-CN"/>
        </w:rPr>
        <w:t>b</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6A0ADA37" w:rsidR="00000A3B" w:rsidRDefault="00000A3B" w:rsidP="00000A3B">
      <w:pPr>
        <w:widowControl/>
        <w:ind w:firstLine="0"/>
        <w:rPr>
          <w:ins w:id="324" w:author="Hu, Lingshu (MU-Student)" w:date="2020-11-02T00:36:00Z"/>
        </w:rPr>
      </w:pPr>
      <w:r>
        <w:rPr>
          <w:noProof/>
        </w:rPr>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0"/>
                    <a:stretch>
                      <a:fillRect/>
                    </a:stretch>
                  </pic:blipFill>
                  <pic:spPr>
                    <a:xfrm>
                      <a:off x="0" y="0"/>
                      <a:ext cx="5943600" cy="3676015"/>
                    </a:xfrm>
                    <a:prstGeom prst="rect">
                      <a:avLst/>
                    </a:prstGeom>
                  </pic:spPr>
                </pic:pic>
              </a:graphicData>
            </a:graphic>
          </wp:inline>
        </w:drawing>
      </w:r>
    </w:p>
    <w:p w14:paraId="3D62676B" w14:textId="2559AA26" w:rsidR="00117EAD" w:rsidRDefault="00117EAD">
      <w:pPr>
        <w:widowControl/>
        <w:ind w:firstLine="0"/>
        <w:jc w:val="center"/>
        <w:pPrChange w:id="325" w:author="Hu, Lingshu (MU-Student)" w:date="2020-11-02T00:37:00Z">
          <w:pPr>
            <w:widowControl/>
            <w:ind w:firstLine="0"/>
          </w:pPr>
        </w:pPrChange>
      </w:pPr>
      <w:ins w:id="326" w:author="Hu, Lingshu (MU-Student)" w:date="2020-11-02T00:36:00Z">
        <w:r>
          <w:rPr>
            <w:i/>
            <w:iCs/>
            <w:lang w:eastAsia="zh-CN"/>
          </w:rPr>
          <w:t xml:space="preserve">Figure 2 The change of total </w:t>
        </w:r>
      </w:ins>
      <w:ins w:id="327" w:author="Hu, Lingshu (MU-Student)" w:date="2020-11-02T00:37:00Z">
        <w:r w:rsidR="00CE55E8">
          <w:rPr>
            <w:i/>
            <w:iCs/>
            <w:lang w:eastAsia="zh-CN"/>
          </w:rPr>
          <w:t xml:space="preserve">moral loading </w:t>
        </w:r>
      </w:ins>
      <w:ins w:id="328" w:author="Hu, Lingshu (MU-Student)" w:date="2020-11-02T00:36:00Z">
        <w:r>
          <w:rPr>
            <w:i/>
            <w:iCs/>
            <w:lang w:eastAsia="zh-CN"/>
          </w:rPr>
          <w:t>differen</w:t>
        </w:r>
      </w:ins>
      <w:ins w:id="329" w:author="Hu, Lingshu (MU-Student)" w:date="2020-11-02T00:37:00Z">
        <w:r w:rsidR="00CE55E8">
          <w:rPr>
            <w:i/>
            <w:iCs/>
            <w:lang w:eastAsia="zh-CN"/>
          </w:rPr>
          <w:t>ce</w:t>
        </w:r>
      </w:ins>
      <w:ins w:id="330" w:author="Hu, Lingshu (MU-Student)" w:date="2020-11-02T00:36:00Z">
        <w:r>
          <w:rPr>
            <w:i/>
            <w:iCs/>
            <w:lang w:eastAsia="zh-CN"/>
          </w:rPr>
          <w:t xml:space="preserve"> </w:t>
        </w:r>
      </w:ins>
      <w:ins w:id="331" w:author="Hu, Lingshu (MU-Student)" w:date="2020-11-02T00:37:00Z">
        <w:r>
          <w:rPr>
            <w:i/>
            <w:iCs/>
            <w:lang w:eastAsia="zh-CN"/>
          </w:rPr>
          <w:t>over year</w:t>
        </w:r>
        <w:r w:rsidR="00CE55E8">
          <w:rPr>
            <w:i/>
            <w:iCs/>
            <w:lang w:eastAsia="zh-CN"/>
          </w:rPr>
          <w:t>s</w:t>
        </w:r>
        <w:r>
          <w:rPr>
            <w:i/>
            <w:iCs/>
            <w:lang w:eastAsia="zh-CN"/>
          </w:rPr>
          <w:t>.</w:t>
        </w:r>
      </w:ins>
    </w:p>
    <w:p w14:paraId="429D8CCE" w14:textId="1F0A7BCA" w:rsidR="00000A3B" w:rsidRDefault="000B01E7">
      <w:pPr>
        <w:pPrChange w:id="332" w:author="Hu, Lingshu (MU-Student)" w:date="2020-11-02T00:54:00Z">
          <w:pPr>
            <w:widowControl/>
          </w:pPr>
        </w:pPrChange>
      </w:pPr>
      <w:ins w:id="333" w:author="Hu, Lingshu (MU-Student)" w:date="2020-11-02T00:52:00Z">
        <w:r>
          <w:t xml:space="preserve">H2 and H3 proposed that Democrats candidates increasingly focus </w:t>
        </w:r>
      </w:ins>
      <w:ins w:id="334" w:author="Hu, Lingshu (MU-Student)" w:date="2020-11-02T00:53:00Z">
        <w:r>
          <w:t xml:space="preserve">more </w:t>
        </w:r>
      </w:ins>
      <w:ins w:id="335" w:author="Hu, Lingshu (MU-Student)" w:date="2020-11-02T00:52:00Z">
        <w:r>
          <w:t xml:space="preserve">on care and </w:t>
        </w:r>
        <w:r>
          <w:lastRenderedPageBreak/>
          <w:t>fairness</w:t>
        </w:r>
      </w:ins>
      <w:ins w:id="336" w:author="Hu, Lingshu (MU-Student)" w:date="2020-11-02T00:53:00Z">
        <w:r>
          <w:t xml:space="preserve"> </w:t>
        </w:r>
      </w:ins>
      <w:ins w:id="337" w:author="Hu, Lingshu (MU-Student)" w:date="2020-11-02T00:52:00Z">
        <w:r>
          <w:t xml:space="preserve">than </w:t>
        </w:r>
      </w:ins>
      <w:ins w:id="338" w:author="Hu, Lingshu (MU-Student)" w:date="2020-11-02T00:53:00Z">
        <w:r>
          <w:t xml:space="preserve">Republicans </w:t>
        </w:r>
      </w:ins>
      <w:ins w:id="339" w:author="Hu, Lingshu (MU-Student)" w:date="2020-11-02T00:54:00Z">
        <w:r>
          <w:t xml:space="preserve">over time, </w:t>
        </w:r>
      </w:ins>
      <w:ins w:id="340" w:author="Hu, Lingshu (MU-Student)" w:date="2020-11-02T00:53:00Z">
        <w:r>
          <w:t xml:space="preserve">while </w:t>
        </w:r>
      </w:ins>
      <w:ins w:id="341" w:author="Hu, Lingshu (MU-Student)" w:date="2020-11-02T00:54:00Z">
        <w:r>
          <w:t>Republicans increasingly focus more on loyalty, authority, and sanctity than Democrats</w:t>
        </w:r>
      </w:ins>
      <w:ins w:id="342" w:author="Hu, Lingshu (MU-Student)" w:date="2020-11-02T00:52:00Z">
        <w:r>
          <w:t xml:space="preserve">. </w:t>
        </w:r>
      </w:ins>
      <w:ins w:id="343" w:author="Hu, Lingshu (MU-Student)" w:date="2020-11-02T00:54:00Z">
        <w:r>
          <w:t>To test them, w</w:t>
        </w:r>
      </w:ins>
      <w:del w:id="344" w:author="Hu, Lingshu (MU-Student)" w:date="2020-11-02T00:54:00Z">
        <w:r w:rsidR="00000A3B" w:rsidDel="000B01E7">
          <w:delText>W</w:delText>
        </w:r>
      </w:del>
      <w:r w:rsidR="00000A3B">
        <w:t xml:space="preserve">e </w:t>
      </w:r>
      <w:del w:id="345" w:author="Hu, Lingshu (MU-Student)" w:date="2020-11-02T00:55:00Z">
        <w:r w:rsidR="00000A3B" w:rsidDel="001F685B">
          <w:delText xml:space="preserve">further </w:delText>
        </w:r>
      </w:del>
      <w:r w:rsidR="00000A3B">
        <w:t xml:space="preserve">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f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ins w:id="346" w:author="Hu, Lingshu (MU-Student)" w:date="2020-11-02T00:04:00Z">
        <w:r w:rsidR="00D7036F">
          <w:t xml:space="preserve">Democrats was higher than Republicans during 1976 to </w:t>
        </w:r>
      </w:ins>
      <w:ins w:id="347" w:author="Hu, Lingshu (MU-Student)" w:date="2020-11-02T00:05:00Z">
        <w:r w:rsidR="00D7036F">
          <w:t xml:space="preserve">2000 and 2016, but was lower </w:t>
        </w:r>
      </w:ins>
      <w:ins w:id="348" w:author="Hu, Lingshu (MU-Student)" w:date="2020-11-02T00:06:00Z">
        <w:r w:rsidR="00D7036F">
          <w:t>during 2004 to 20</w:t>
        </w:r>
        <w:r w:rsidR="00E851A0">
          <w:t>12</w:t>
        </w:r>
      </w:ins>
      <w:del w:id="349" w:author="Hu, Lingshu (MU-Student)" w:date="2020-11-02T00:05:00Z">
        <w:r w:rsidR="00000A3B" w:rsidDel="00D7036F">
          <w:delText>two parties (two lines) diverged after 1976 but then merged again in 2004</w:delText>
        </w:r>
      </w:del>
      <w:r w:rsidR="00000A3B">
        <w:t xml:space="preserve">. If we excluded these three years, we could get significant interaction effects for care, fairness, cheating, and authority.  </w:t>
      </w:r>
    </w:p>
    <w:p w14:paraId="312F908E" w14:textId="5C3F9F81" w:rsidR="00000A3B" w:rsidRDefault="00000A3B" w:rsidP="00000A3B">
      <w:pPr>
        <w:pStyle w:val="Heading1"/>
        <w:ind w:left="0" w:firstLine="0"/>
        <w:jc w:val="left"/>
        <w:rPr>
          <w:ins w:id="350" w:author="Hu, Lingshu (MU-Student)" w:date="2020-11-02T00:38:00Z"/>
        </w:rPr>
      </w:pPr>
      <w:r>
        <w:rPr>
          <w:noProof/>
        </w:rPr>
        <w:lastRenderedPageBreak/>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1"/>
                    <a:stretch>
                      <a:fillRect/>
                    </a:stretch>
                  </pic:blipFill>
                  <pic:spPr>
                    <a:xfrm>
                      <a:off x="0" y="0"/>
                      <a:ext cx="5943600" cy="4226560"/>
                    </a:xfrm>
                    <a:prstGeom prst="rect">
                      <a:avLst/>
                    </a:prstGeom>
                  </pic:spPr>
                </pic:pic>
              </a:graphicData>
            </a:graphic>
          </wp:inline>
        </w:drawing>
      </w:r>
    </w:p>
    <w:p w14:paraId="0FD6FF6B" w14:textId="57F8BE30" w:rsidR="00922E7B" w:rsidRPr="00922E7B" w:rsidRDefault="00922E7B">
      <w:pPr>
        <w:ind w:firstLine="0"/>
        <w:jc w:val="center"/>
        <w:rPr>
          <w:ins w:id="351" w:author="Hu, Lingshu (MU-Student)" w:date="2020-11-02T00:07:00Z"/>
        </w:rPr>
        <w:pPrChange w:id="352" w:author="Hu, Lingshu (MU-Student)" w:date="2020-11-02T00:39:00Z">
          <w:pPr>
            <w:pStyle w:val="Heading1"/>
            <w:ind w:left="0" w:firstLine="0"/>
            <w:jc w:val="left"/>
          </w:pPr>
        </w:pPrChange>
      </w:pPr>
      <w:ins w:id="353" w:author="Hu, Lingshu (MU-Student)" w:date="2020-11-02T00:38:00Z">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ins>
      <w:ins w:id="354" w:author="Hu, Lingshu (MU-Student)" w:date="2020-11-02T00:40:00Z">
        <w:r w:rsidR="0037299F">
          <w:rPr>
            <w:i/>
            <w:iCs/>
            <w:lang w:eastAsia="zh-CN"/>
          </w:rPr>
          <w:t xml:space="preserve">Democrats’ and Republicans’ </w:t>
        </w:r>
      </w:ins>
      <w:ins w:id="355" w:author="Hu, Lingshu (MU-Student)" w:date="2020-11-02T00:38:00Z">
        <w:r w:rsidR="00485ED6">
          <w:rPr>
            <w:i/>
            <w:iCs/>
            <w:lang w:eastAsia="zh-CN"/>
          </w:rPr>
          <w:t>moral loading in each dimension over years.</w:t>
        </w:r>
      </w:ins>
    </w:p>
    <w:p w14:paraId="18075A81" w14:textId="213974BA" w:rsidR="0097578A" w:rsidRPr="0097578A" w:rsidRDefault="0097578A">
      <w:pPr>
        <w:rPr>
          <w:ins w:id="356" w:author="Hu, Lingshu (MU-Student)" w:date="2020-11-02T00:01:00Z"/>
        </w:rPr>
        <w:pPrChange w:id="357" w:author="Hu, Lingshu (MU-Student)" w:date="2020-11-02T00:07:00Z">
          <w:pPr>
            <w:pStyle w:val="Heading1"/>
            <w:ind w:left="0" w:firstLine="0"/>
            <w:jc w:val="left"/>
          </w:pPr>
        </w:pPrChange>
      </w:pPr>
      <w:ins w:id="358" w:author="Hu, Lingshu (MU-Student)" w:date="2020-11-02T00:07:00Z">
        <w:r>
          <w:t xml:space="preserve">We further analyzed the absolute different scores in each moral dimension. </w:t>
        </w:r>
      </w:ins>
      <w:ins w:id="359" w:author="Hu, Lingshu (MU-Student)" w:date="2020-11-02T00:11:00Z">
        <w:r w:rsidR="00B74CA3">
          <w:t>T</w:t>
        </w:r>
      </w:ins>
      <w:ins w:id="360" w:author="Hu, Lingshu (MU-Student)" w:date="2020-11-02T00:08:00Z">
        <w:r>
          <w:t>he results (see fi</w:t>
        </w:r>
      </w:ins>
      <w:ins w:id="361" w:author="Hu, Lingshu (MU-Student)" w:date="2020-11-02T00:09:00Z">
        <w:r>
          <w:t>g</w:t>
        </w:r>
      </w:ins>
      <w:ins w:id="362" w:author="Hu, Lingshu (MU-Student)" w:date="2020-11-02T00:08:00Z">
        <w:r>
          <w:t>ure 4) show that</w:t>
        </w:r>
      </w:ins>
      <w:ins w:id="363" w:author="Hu, Lingshu (MU-Student)" w:date="2020-11-02T00:10:00Z">
        <w:r w:rsidR="00B74CA3">
          <w:t>, al</w:t>
        </w:r>
      </w:ins>
      <w:ins w:id="364" w:author="Hu, Lingshu (MU-Student)" w:date="2020-11-02T00:11:00Z">
        <w:r w:rsidR="00B74CA3">
          <w:t>though</w:t>
        </w:r>
      </w:ins>
      <w:ins w:id="365" w:author="Hu, Lingshu (MU-Student)" w:date="2020-11-02T00:08:00Z">
        <w:r>
          <w:t xml:space="preserve"> </w:t>
        </w:r>
      </w:ins>
      <w:ins w:id="366" w:author="Hu, Lingshu (MU-Student)" w:date="2020-11-02T00:09:00Z">
        <w:r w:rsidR="00B74CA3">
          <w:t xml:space="preserve">2004, 2008, and 2012 </w:t>
        </w:r>
      </w:ins>
      <w:ins w:id="367" w:author="Hu, Lingshu (MU-Student)" w:date="2020-11-02T00:10:00Z">
        <w:r w:rsidR="00B74CA3">
          <w:t>were</w:t>
        </w:r>
      </w:ins>
      <w:ins w:id="368" w:author="Hu, Lingshu (MU-Student)" w:date="2020-11-02T00:11:00Z">
        <w:r w:rsidR="00B74CA3">
          <w:t xml:space="preserve"> again</w:t>
        </w:r>
      </w:ins>
      <w:ins w:id="369" w:author="Hu, Lingshu (MU-Student)" w:date="2020-11-02T00:10:00Z">
        <w:r w:rsidR="00B74CA3">
          <w:t xml:space="preserve"> a little different from other years</w:t>
        </w:r>
      </w:ins>
      <w:ins w:id="370" w:author="Hu, Lingshu (MU-Student)" w:date="2020-11-02T00:11:00Z">
        <w:r w:rsidR="008A1B75">
          <w:t>, the general trend</w:t>
        </w:r>
      </w:ins>
      <w:ins w:id="371" w:author="Hu, Lingshu (MU-Student)" w:date="2020-11-02T00:12:00Z">
        <w:r w:rsidR="008A1B75">
          <w:t>s</w:t>
        </w:r>
      </w:ins>
      <w:ins w:id="372" w:author="Hu, Lingshu (MU-Student)" w:date="2020-11-02T00:11:00Z">
        <w:r w:rsidR="008A1B75">
          <w:t xml:space="preserve"> in authority, care, fairness, loyalty, and </w:t>
        </w:r>
      </w:ins>
      <w:ins w:id="373" w:author="Hu, Lingshu (MU-Student)" w:date="2020-11-02T00:12:00Z">
        <w:r w:rsidR="008A1B75">
          <w:t xml:space="preserve">subversion increased over years. </w:t>
        </w:r>
      </w:ins>
      <w:ins w:id="374" w:author="Hu, Lingshu (MU-Student)" w:date="2020-11-02T00:10:00Z">
        <w:r w:rsidR="00B74CA3">
          <w:t xml:space="preserve"> </w:t>
        </w:r>
      </w:ins>
      <w:ins w:id="375" w:author="Hu, Lingshu (MU-Student)" w:date="2020-11-02T00:24:00Z">
        <w:r w:rsidR="00501CFC">
          <w:t xml:space="preserve">If excluding these three years, the </w:t>
        </w:r>
      </w:ins>
      <w:ins w:id="376" w:author="Hu, Lingshu (MU-Student)" w:date="2020-11-02T00:25:00Z">
        <w:r w:rsidR="005A5B5F">
          <w:t>increasing trend</w:t>
        </w:r>
      </w:ins>
      <w:ins w:id="377" w:author="Hu, Lingshu (MU-Student)" w:date="2020-11-02T00:32:00Z">
        <w:r w:rsidR="009D14FF">
          <w:t>s</w:t>
        </w:r>
      </w:ins>
      <w:ins w:id="378" w:author="Hu, Lingshu (MU-Student)" w:date="2020-11-02T00:25:00Z">
        <w:r w:rsidR="005A5B5F">
          <w:t xml:space="preserve"> in </w:t>
        </w:r>
      </w:ins>
      <w:ins w:id="379" w:author="Hu, Lingshu (MU-Student)" w:date="2020-11-02T00:24:00Z">
        <w:r w:rsidR="00501CFC">
          <w:t>regression</w:t>
        </w:r>
      </w:ins>
      <w:ins w:id="380" w:author="Hu, Lingshu (MU-Student)" w:date="2020-11-02T00:25:00Z">
        <w:r w:rsidR="005A5B5F">
          <w:t>s were significant</w:t>
        </w:r>
      </w:ins>
      <w:ins w:id="381" w:author="Hu, Lingshu (MU-Student)" w:date="2020-11-02T00:26:00Z">
        <w:r w:rsidR="00BC6FFC">
          <w:t xml:space="preserve"> (</w:t>
        </w:r>
        <w:r w:rsidR="00A410B0">
          <w:t xml:space="preserve">authority: </w:t>
        </w:r>
        <w:r w:rsidR="00A410B0">
          <w:rPr>
            <w:i/>
            <w:iCs/>
            <w:lang w:eastAsia="zh-CN"/>
          </w:rPr>
          <w:t>b</w:t>
        </w:r>
        <w:r w:rsidR="00A410B0">
          <w:rPr>
            <w:lang w:eastAsia="zh-CN"/>
          </w:rPr>
          <w:t xml:space="preserve"> = .00</w:t>
        </w:r>
      </w:ins>
      <w:ins w:id="382" w:author="Hu, Lingshu (MU-Student)" w:date="2020-11-02T00:27:00Z">
        <w:r w:rsidR="00A410B0">
          <w:rPr>
            <w:lang w:eastAsia="zh-CN"/>
          </w:rPr>
          <w:t>2</w:t>
        </w:r>
      </w:ins>
      <w:ins w:id="383" w:author="Hu, Lingshu (MU-Student)" w:date="2020-11-02T00:26:00Z">
        <w:r w:rsidR="00A410B0">
          <w:rPr>
            <w:lang w:eastAsia="zh-CN"/>
          </w:rPr>
          <w:t xml:space="preserve">, </w:t>
        </w:r>
        <w:r w:rsidR="00A410B0" w:rsidRPr="00217696">
          <w:rPr>
            <w:i/>
            <w:iCs/>
            <w:lang w:eastAsia="zh-CN"/>
          </w:rPr>
          <w:t>t</w:t>
        </w:r>
        <w:r w:rsidR="00A410B0">
          <w:rPr>
            <w:lang w:eastAsia="zh-CN"/>
          </w:rPr>
          <w:t>(</w:t>
        </w:r>
      </w:ins>
      <w:ins w:id="384" w:author="Hu, Lingshu (MU-Student)" w:date="2020-11-02T00:27:00Z">
        <w:r w:rsidR="00A410B0">
          <w:rPr>
            <w:lang w:eastAsia="zh-CN"/>
          </w:rPr>
          <w:t>21</w:t>
        </w:r>
      </w:ins>
      <w:ins w:id="385" w:author="Hu, Lingshu (MU-Student)" w:date="2020-11-02T00:26:00Z">
        <w:r w:rsidR="00A410B0">
          <w:rPr>
            <w:lang w:eastAsia="zh-CN"/>
          </w:rPr>
          <w:t xml:space="preserve">) = </w:t>
        </w:r>
      </w:ins>
      <w:ins w:id="386" w:author="Hu, Lingshu (MU-Student)" w:date="2020-11-02T00:27:00Z">
        <w:r w:rsidR="00A410B0">
          <w:rPr>
            <w:lang w:eastAsia="zh-CN"/>
          </w:rPr>
          <w:t>4.4</w:t>
        </w:r>
      </w:ins>
      <w:ins w:id="387" w:author="Hu, Lingshu (MU-Student)" w:date="2020-11-02T00:28:00Z">
        <w:r w:rsidR="0067011B">
          <w:rPr>
            <w:lang w:eastAsia="zh-CN"/>
          </w:rPr>
          <w:t>2</w:t>
        </w:r>
      </w:ins>
      <w:ins w:id="388" w:author="Hu, Lingshu (MU-Student)" w:date="2020-11-02T00:26:00Z">
        <w:r w:rsidR="00A410B0">
          <w:rPr>
            <w:lang w:eastAsia="zh-CN"/>
          </w:rPr>
          <w:t xml:space="preserve">, </w:t>
        </w:r>
        <w:r w:rsidR="00A410B0" w:rsidRPr="00217696">
          <w:rPr>
            <w:i/>
            <w:iCs/>
            <w:lang w:eastAsia="zh-CN"/>
          </w:rPr>
          <w:t>p</w:t>
        </w:r>
        <w:r w:rsidR="00A410B0">
          <w:rPr>
            <w:lang w:eastAsia="zh-CN"/>
          </w:rPr>
          <w:t xml:space="preserve"> &lt; .001, </w:t>
        </w:r>
        <w:r w:rsidR="00A410B0" w:rsidRPr="00AF59D7">
          <w:rPr>
            <w:i/>
            <w:iCs/>
            <w:lang w:eastAsia="zh-CN"/>
          </w:rPr>
          <w:t>R</w:t>
        </w:r>
        <w:r w:rsidR="00A410B0" w:rsidRPr="00AF59D7">
          <w:rPr>
            <w:i/>
            <w:iCs/>
            <w:vertAlign w:val="superscript"/>
            <w:lang w:eastAsia="zh-CN"/>
          </w:rPr>
          <w:t>2</w:t>
        </w:r>
        <w:r w:rsidR="00A410B0">
          <w:rPr>
            <w:lang w:eastAsia="zh-CN"/>
          </w:rPr>
          <w:t xml:space="preserve"> = </w:t>
        </w:r>
      </w:ins>
      <w:ins w:id="389" w:author="Hu, Lingshu (MU-Student)" w:date="2020-11-02T00:27:00Z">
        <w:r w:rsidR="00A410B0">
          <w:rPr>
            <w:lang w:eastAsia="zh-CN"/>
          </w:rPr>
          <w:t>48</w:t>
        </w:r>
      </w:ins>
      <w:ins w:id="390" w:author="Hu, Lingshu (MU-Student)" w:date="2020-11-02T00:26:00Z">
        <w:r w:rsidR="00A410B0">
          <w:rPr>
            <w:lang w:eastAsia="zh-CN"/>
          </w:rPr>
          <w:t>.</w:t>
        </w:r>
      </w:ins>
      <w:ins w:id="391" w:author="Hu, Lingshu (MU-Student)" w:date="2020-11-02T00:27:00Z">
        <w:r w:rsidR="00A410B0">
          <w:rPr>
            <w:lang w:eastAsia="zh-CN"/>
          </w:rPr>
          <w:t>2</w:t>
        </w:r>
      </w:ins>
      <w:ins w:id="392" w:author="Hu, Lingshu (MU-Student)" w:date="2020-11-02T00:26:00Z">
        <w:r w:rsidR="00A410B0">
          <w:rPr>
            <w:lang w:eastAsia="zh-CN"/>
          </w:rPr>
          <w:t>%</w:t>
        </w:r>
      </w:ins>
      <w:ins w:id="393" w:author="Hu, Lingshu (MU-Student)" w:date="2020-11-02T00:27:00Z">
        <w:r w:rsidR="0067011B">
          <w:rPr>
            <w:lang w:eastAsia="zh-CN"/>
          </w:rPr>
          <w:t xml:space="preserve">; care: </w:t>
        </w:r>
        <w:r w:rsidR="0067011B">
          <w:rPr>
            <w:i/>
            <w:iCs/>
            <w:lang w:eastAsia="zh-CN"/>
          </w:rPr>
          <w:t>b</w:t>
        </w:r>
        <w:r w:rsidR="0067011B">
          <w:rPr>
            <w:lang w:eastAsia="zh-CN"/>
          </w:rPr>
          <w:t xml:space="preserve"> = .002, </w:t>
        </w:r>
        <w:r w:rsidR="0067011B" w:rsidRPr="00217696">
          <w:rPr>
            <w:i/>
            <w:iCs/>
            <w:lang w:eastAsia="zh-CN"/>
          </w:rPr>
          <w:t>t</w:t>
        </w:r>
        <w:r w:rsidR="0067011B">
          <w:rPr>
            <w:lang w:eastAsia="zh-CN"/>
          </w:rPr>
          <w:t xml:space="preserve">(21) = </w:t>
        </w:r>
      </w:ins>
      <w:ins w:id="394" w:author="Hu, Lingshu (MU-Student)" w:date="2020-11-02T00:28:00Z">
        <w:r w:rsidR="0067011B">
          <w:rPr>
            <w:lang w:eastAsia="zh-CN"/>
          </w:rPr>
          <w:t>7.4</w:t>
        </w:r>
      </w:ins>
      <w:ins w:id="395" w:author="Hu, Lingshu (MU-Student)" w:date="2020-11-02T00:29:00Z">
        <w:r w:rsidR="0067011B">
          <w:rPr>
            <w:lang w:eastAsia="zh-CN"/>
          </w:rPr>
          <w:t>6</w:t>
        </w:r>
      </w:ins>
      <w:ins w:id="396" w:author="Hu, Lingshu (MU-Student)" w:date="2020-11-02T00:27:00Z">
        <w:r w:rsidR="0067011B">
          <w:rPr>
            <w:lang w:eastAsia="zh-CN"/>
          </w:rPr>
          <w:t xml:space="preserve">, </w:t>
        </w:r>
        <w:r w:rsidR="0067011B" w:rsidRPr="00217696">
          <w:rPr>
            <w:i/>
            <w:iCs/>
            <w:lang w:eastAsia="zh-CN"/>
          </w:rPr>
          <w:t>p</w:t>
        </w:r>
        <w:r w:rsidR="0067011B">
          <w:rPr>
            <w:lang w:eastAsia="zh-CN"/>
          </w:rPr>
          <w:t xml:space="preserve"> &lt; .001, </w:t>
        </w:r>
        <w:r w:rsidR="0067011B" w:rsidRPr="00AF59D7">
          <w:rPr>
            <w:i/>
            <w:iCs/>
            <w:lang w:eastAsia="zh-CN"/>
          </w:rPr>
          <w:t>R</w:t>
        </w:r>
        <w:r w:rsidR="0067011B" w:rsidRPr="00AF59D7">
          <w:rPr>
            <w:i/>
            <w:iCs/>
            <w:vertAlign w:val="superscript"/>
            <w:lang w:eastAsia="zh-CN"/>
          </w:rPr>
          <w:t>2</w:t>
        </w:r>
        <w:r w:rsidR="0067011B">
          <w:rPr>
            <w:lang w:eastAsia="zh-CN"/>
          </w:rPr>
          <w:t xml:space="preserve"> = </w:t>
        </w:r>
      </w:ins>
      <w:ins w:id="397" w:author="Hu, Lingshu (MU-Student)" w:date="2020-11-02T00:29:00Z">
        <w:r w:rsidR="00817AAB">
          <w:rPr>
            <w:lang w:eastAsia="zh-CN"/>
          </w:rPr>
          <w:t>72</w:t>
        </w:r>
      </w:ins>
      <w:ins w:id="398" w:author="Hu, Lingshu (MU-Student)" w:date="2020-11-02T00:27:00Z">
        <w:r w:rsidR="0067011B">
          <w:rPr>
            <w:lang w:eastAsia="zh-CN"/>
          </w:rPr>
          <w:t>.</w:t>
        </w:r>
      </w:ins>
      <w:ins w:id="399" w:author="Hu, Lingshu (MU-Student)" w:date="2020-11-02T00:29:00Z">
        <w:r w:rsidR="00817AAB">
          <w:rPr>
            <w:lang w:eastAsia="zh-CN"/>
          </w:rPr>
          <w:t>6</w:t>
        </w:r>
      </w:ins>
      <w:ins w:id="400" w:author="Hu, Lingshu (MU-Student)" w:date="2020-11-02T00:27:00Z">
        <w:r w:rsidR="0067011B">
          <w:rPr>
            <w:lang w:eastAsia="zh-CN"/>
          </w:rPr>
          <w:t>%</w:t>
        </w:r>
      </w:ins>
      <w:ins w:id="401" w:author="Hu, Lingshu (MU-Student)" w:date="2020-11-02T00:29:00Z">
        <w:r w:rsidR="00817AAB">
          <w:rPr>
            <w:lang w:eastAsia="zh-CN"/>
          </w:rPr>
          <w:t xml:space="preserve">; fairness: </w:t>
        </w:r>
        <w:r w:rsidR="00817AAB">
          <w:rPr>
            <w:i/>
            <w:iCs/>
            <w:lang w:eastAsia="zh-CN"/>
          </w:rPr>
          <w:t>b</w:t>
        </w:r>
        <w:r w:rsidR="00817AAB">
          <w:rPr>
            <w:lang w:eastAsia="zh-CN"/>
          </w:rPr>
          <w:t xml:space="preserve"> = .002, </w:t>
        </w:r>
        <w:r w:rsidR="00817AAB" w:rsidRPr="00217696">
          <w:rPr>
            <w:i/>
            <w:iCs/>
            <w:lang w:eastAsia="zh-CN"/>
          </w:rPr>
          <w:t>t</w:t>
        </w:r>
        <w:r w:rsidR="00817AAB">
          <w:rPr>
            <w:lang w:eastAsia="zh-CN"/>
          </w:rPr>
          <w:t xml:space="preserve">(21) = 4.37, </w:t>
        </w:r>
        <w:r w:rsidR="00817AAB" w:rsidRPr="00217696">
          <w:rPr>
            <w:i/>
            <w:iCs/>
            <w:lang w:eastAsia="zh-CN"/>
          </w:rPr>
          <w:t>p</w:t>
        </w:r>
        <w:r w:rsidR="00817AAB">
          <w:rPr>
            <w:lang w:eastAsia="zh-CN"/>
          </w:rPr>
          <w:t xml:space="preserve"> &lt; .001, </w:t>
        </w:r>
        <w:r w:rsidR="00817AAB" w:rsidRPr="00AF59D7">
          <w:rPr>
            <w:i/>
            <w:iCs/>
            <w:lang w:eastAsia="zh-CN"/>
          </w:rPr>
          <w:t>R</w:t>
        </w:r>
        <w:r w:rsidR="00817AAB" w:rsidRPr="00AF59D7">
          <w:rPr>
            <w:i/>
            <w:iCs/>
            <w:vertAlign w:val="superscript"/>
            <w:lang w:eastAsia="zh-CN"/>
          </w:rPr>
          <w:t>2</w:t>
        </w:r>
        <w:r w:rsidR="00817AAB">
          <w:rPr>
            <w:lang w:eastAsia="zh-CN"/>
          </w:rPr>
          <w:t xml:space="preserve"> = 47.6%; </w:t>
        </w:r>
      </w:ins>
      <w:ins w:id="402" w:author="Hu, Lingshu (MU-Student)" w:date="2020-11-02T00:30:00Z">
        <w:r w:rsidR="00E03FDF">
          <w:rPr>
            <w:lang w:eastAsia="zh-CN"/>
          </w:rPr>
          <w:t xml:space="preserve">loyalty: </w:t>
        </w:r>
        <w:r w:rsidR="00E03FDF">
          <w:rPr>
            <w:i/>
            <w:iCs/>
            <w:lang w:eastAsia="zh-CN"/>
          </w:rPr>
          <w:t>b</w:t>
        </w:r>
        <w:r w:rsidR="00E03FDF">
          <w:rPr>
            <w:lang w:eastAsia="zh-CN"/>
          </w:rPr>
          <w:t xml:space="preserve"> = .002, </w:t>
        </w:r>
        <w:r w:rsidR="00E03FDF" w:rsidRPr="00217696">
          <w:rPr>
            <w:i/>
            <w:iCs/>
            <w:lang w:eastAsia="zh-CN"/>
          </w:rPr>
          <w:t>t</w:t>
        </w:r>
        <w:r w:rsidR="00E03FDF">
          <w:rPr>
            <w:lang w:eastAsia="zh-CN"/>
          </w:rPr>
          <w:t xml:space="preserve">(21) = 3.21, </w:t>
        </w:r>
        <w:r w:rsidR="00E03FDF" w:rsidRPr="00217696">
          <w:rPr>
            <w:i/>
            <w:iCs/>
            <w:lang w:eastAsia="zh-CN"/>
          </w:rPr>
          <w:t>p</w:t>
        </w:r>
        <w:r w:rsidR="00E03FDF">
          <w:rPr>
            <w:lang w:eastAsia="zh-CN"/>
          </w:rPr>
          <w:t xml:space="preserve"> </w:t>
        </w:r>
      </w:ins>
      <w:ins w:id="403" w:author="Hu, Lingshu (MU-Student)" w:date="2020-11-02T00:31:00Z">
        <w:r w:rsidR="00E03FDF">
          <w:rPr>
            <w:lang w:eastAsia="zh-CN"/>
          </w:rPr>
          <w:t>=</w:t>
        </w:r>
      </w:ins>
      <w:ins w:id="404" w:author="Hu, Lingshu (MU-Student)" w:date="2020-11-02T00:30:00Z">
        <w:r w:rsidR="00E03FDF">
          <w:rPr>
            <w:lang w:eastAsia="zh-CN"/>
          </w:rPr>
          <w:t xml:space="preserve"> .004, </w:t>
        </w:r>
        <w:r w:rsidR="00E03FDF" w:rsidRPr="00AF59D7">
          <w:rPr>
            <w:i/>
            <w:iCs/>
            <w:lang w:eastAsia="zh-CN"/>
          </w:rPr>
          <w:t>R</w:t>
        </w:r>
        <w:r w:rsidR="00E03FDF" w:rsidRPr="00AF59D7">
          <w:rPr>
            <w:i/>
            <w:iCs/>
            <w:vertAlign w:val="superscript"/>
            <w:lang w:eastAsia="zh-CN"/>
          </w:rPr>
          <w:t>2</w:t>
        </w:r>
        <w:r w:rsidR="00E03FDF">
          <w:rPr>
            <w:lang w:eastAsia="zh-CN"/>
          </w:rPr>
          <w:t xml:space="preserve"> = </w:t>
        </w:r>
      </w:ins>
      <w:ins w:id="405" w:author="Hu, Lingshu (MU-Student)" w:date="2020-11-02T00:31:00Z">
        <w:r w:rsidR="00E03FDF">
          <w:rPr>
            <w:lang w:eastAsia="zh-CN"/>
          </w:rPr>
          <w:t>33.0</w:t>
        </w:r>
      </w:ins>
      <w:ins w:id="406" w:author="Hu, Lingshu (MU-Student)" w:date="2020-11-02T00:30:00Z">
        <w:r w:rsidR="00E03FDF">
          <w:rPr>
            <w:lang w:eastAsia="zh-CN"/>
          </w:rPr>
          <w:t xml:space="preserve">%; </w:t>
        </w:r>
      </w:ins>
      <w:ins w:id="407" w:author="Hu, Lingshu (MU-Student)" w:date="2020-11-02T00:29:00Z">
        <w:r w:rsidR="00817AAB">
          <w:rPr>
            <w:lang w:eastAsia="zh-CN"/>
          </w:rPr>
          <w:t xml:space="preserve">subversion: </w:t>
        </w:r>
        <w:r w:rsidR="00817AAB">
          <w:rPr>
            <w:i/>
            <w:iCs/>
            <w:lang w:eastAsia="zh-CN"/>
          </w:rPr>
          <w:t>b</w:t>
        </w:r>
        <w:r w:rsidR="00817AAB">
          <w:rPr>
            <w:lang w:eastAsia="zh-CN"/>
          </w:rPr>
          <w:t xml:space="preserve"> = .00</w:t>
        </w:r>
      </w:ins>
      <w:ins w:id="408" w:author="Hu, Lingshu (MU-Student)" w:date="2020-11-02T00:31:00Z">
        <w:r w:rsidR="00D5028C">
          <w:rPr>
            <w:lang w:eastAsia="zh-CN"/>
          </w:rPr>
          <w:t>1</w:t>
        </w:r>
      </w:ins>
      <w:ins w:id="409" w:author="Hu, Lingshu (MU-Student)" w:date="2020-11-02T00:29:00Z">
        <w:r w:rsidR="00817AAB">
          <w:rPr>
            <w:lang w:eastAsia="zh-CN"/>
          </w:rPr>
          <w:t xml:space="preserve">, </w:t>
        </w:r>
        <w:r w:rsidR="00817AAB" w:rsidRPr="00217696">
          <w:rPr>
            <w:i/>
            <w:iCs/>
            <w:lang w:eastAsia="zh-CN"/>
          </w:rPr>
          <w:t>t</w:t>
        </w:r>
        <w:r w:rsidR="00817AAB">
          <w:rPr>
            <w:lang w:eastAsia="zh-CN"/>
          </w:rPr>
          <w:t xml:space="preserve">(21) = </w:t>
        </w:r>
      </w:ins>
      <w:ins w:id="410" w:author="Hu, Lingshu (MU-Student)" w:date="2020-11-02T00:31:00Z">
        <w:r w:rsidR="00D5028C">
          <w:rPr>
            <w:lang w:eastAsia="zh-CN"/>
          </w:rPr>
          <w:t>2.66</w:t>
        </w:r>
      </w:ins>
      <w:ins w:id="411" w:author="Hu, Lingshu (MU-Student)" w:date="2020-11-02T00:29:00Z">
        <w:r w:rsidR="00817AAB">
          <w:rPr>
            <w:lang w:eastAsia="zh-CN"/>
          </w:rPr>
          <w:t xml:space="preserve">, </w:t>
        </w:r>
        <w:r w:rsidR="00817AAB" w:rsidRPr="00217696">
          <w:rPr>
            <w:i/>
            <w:iCs/>
            <w:lang w:eastAsia="zh-CN"/>
          </w:rPr>
          <w:t>p</w:t>
        </w:r>
        <w:r w:rsidR="00817AAB">
          <w:rPr>
            <w:lang w:eastAsia="zh-CN"/>
          </w:rPr>
          <w:t xml:space="preserve"> </w:t>
        </w:r>
      </w:ins>
      <w:ins w:id="412" w:author="Hu, Lingshu (MU-Student)" w:date="2020-11-02T00:31:00Z">
        <w:r w:rsidR="00D5028C">
          <w:rPr>
            <w:lang w:eastAsia="zh-CN"/>
          </w:rPr>
          <w:t>=</w:t>
        </w:r>
      </w:ins>
      <w:ins w:id="413" w:author="Hu, Lingshu (MU-Student)" w:date="2020-11-02T00:29:00Z">
        <w:r w:rsidR="00817AAB">
          <w:rPr>
            <w:lang w:eastAsia="zh-CN"/>
          </w:rPr>
          <w:t xml:space="preserve"> .0</w:t>
        </w:r>
      </w:ins>
      <w:ins w:id="414" w:author="Hu, Lingshu (MU-Student)" w:date="2020-11-02T00:31:00Z">
        <w:r w:rsidR="00D5028C">
          <w:rPr>
            <w:lang w:eastAsia="zh-CN"/>
          </w:rPr>
          <w:t>15</w:t>
        </w:r>
      </w:ins>
      <w:ins w:id="415" w:author="Hu, Lingshu (MU-Student)" w:date="2020-11-02T00:29:00Z">
        <w:r w:rsidR="00817AAB">
          <w:rPr>
            <w:lang w:eastAsia="zh-CN"/>
          </w:rPr>
          <w:t xml:space="preserve">, </w:t>
        </w:r>
        <w:r w:rsidR="00817AAB" w:rsidRPr="00AF59D7">
          <w:rPr>
            <w:i/>
            <w:iCs/>
            <w:lang w:eastAsia="zh-CN"/>
          </w:rPr>
          <w:t>R</w:t>
        </w:r>
        <w:r w:rsidR="00817AAB" w:rsidRPr="00AF59D7">
          <w:rPr>
            <w:i/>
            <w:iCs/>
            <w:vertAlign w:val="superscript"/>
            <w:lang w:eastAsia="zh-CN"/>
          </w:rPr>
          <w:t>2</w:t>
        </w:r>
        <w:r w:rsidR="00817AAB">
          <w:rPr>
            <w:lang w:eastAsia="zh-CN"/>
          </w:rPr>
          <w:t xml:space="preserve"> = </w:t>
        </w:r>
      </w:ins>
      <w:ins w:id="416" w:author="Hu, Lingshu (MU-Student)" w:date="2020-11-02T00:31:00Z">
        <w:r w:rsidR="00D5028C">
          <w:rPr>
            <w:lang w:eastAsia="zh-CN"/>
          </w:rPr>
          <w:t>25.2</w:t>
        </w:r>
      </w:ins>
      <w:ins w:id="417" w:author="Hu, Lingshu (MU-Student)" w:date="2020-11-02T00:29:00Z">
        <w:r w:rsidR="00817AAB">
          <w:rPr>
            <w:lang w:eastAsia="zh-CN"/>
          </w:rPr>
          <w:t>%</w:t>
        </w:r>
      </w:ins>
      <w:ins w:id="418" w:author="Hu, Lingshu (MU-Student)" w:date="2020-11-02T00:26:00Z">
        <w:r w:rsidR="00BC6FFC">
          <w:t>)</w:t>
        </w:r>
      </w:ins>
      <w:ins w:id="419" w:author="Hu, Lingshu (MU-Student)" w:date="2020-11-02T00:25:00Z">
        <w:r w:rsidR="005A5B5F">
          <w:t>.</w:t>
        </w:r>
      </w:ins>
      <w:ins w:id="420" w:author="Hu, Lingshu (MU-Student)" w:date="2020-11-02T00:24:00Z">
        <w:r w:rsidR="00501CFC">
          <w:t xml:space="preserve"> </w:t>
        </w:r>
      </w:ins>
      <w:ins w:id="421" w:author="Hu, Lingshu (MU-Student)" w:date="2020-11-02T00:56:00Z">
        <w:r w:rsidR="00DC7856">
          <w:t>Therefore, H2 was partially supported</w:t>
        </w:r>
        <w:r w:rsidR="00E73BD0">
          <w:t>; Democrats indeed increasingly focused more</w:t>
        </w:r>
      </w:ins>
      <w:ins w:id="422" w:author="Hu, Lingshu (MU-Student)" w:date="2020-11-02T00:57:00Z">
        <w:r w:rsidR="00E73BD0">
          <w:t xml:space="preserve"> on care and fairness than republicans</w:t>
        </w:r>
      </w:ins>
      <w:ins w:id="423" w:author="Hu, Lingshu (MU-Student)" w:date="2020-11-02T00:56:00Z">
        <w:r w:rsidR="00E73BD0">
          <w:t xml:space="preserve"> </w:t>
        </w:r>
      </w:ins>
      <w:ins w:id="424" w:author="Hu, Lingshu (MU-Student)" w:date="2020-11-02T00:57:00Z">
        <w:r w:rsidR="00E73BD0">
          <w:t>if exclud</w:t>
        </w:r>
      </w:ins>
      <w:ins w:id="425" w:author="Hu, Lingshu (MU-Student)" w:date="2020-11-02T01:00:00Z">
        <w:r w:rsidR="008E3BA4">
          <w:t>ing</w:t>
        </w:r>
      </w:ins>
      <w:ins w:id="426" w:author="Hu, Lingshu (MU-Student)" w:date="2020-11-02T00:57:00Z">
        <w:r w:rsidR="00E73BD0">
          <w:t xml:space="preserve"> the data </w:t>
        </w:r>
      </w:ins>
      <w:ins w:id="427" w:author="Hu, Lingshu (MU-Student)" w:date="2020-11-02T01:01:00Z">
        <w:r w:rsidR="009935B6">
          <w:t>of</w:t>
        </w:r>
      </w:ins>
      <w:ins w:id="428" w:author="Hu, Lingshu (MU-Student)" w:date="2020-11-02T00:57:00Z">
        <w:r w:rsidR="00E73BD0">
          <w:t xml:space="preserve"> 2004, 2008, and 2012. </w:t>
        </w:r>
      </w:ins>
      <w:ins w:id="429" w:author="Hu, Lingshu (MU-Student)" w:date="2020-11-02T00:58:00Z">
        <w:r w:rsidR="00376F05">
          <w:t>H3 was not supported</w:t>
        </w:r>
      </w:ins>
      <w:ins w:id="430" w:author="Hu, Lingshu (MU-Student)" w:date="2020-11-02T00:59:00Z">
        <w:r w:rsidR="008E3BA4">
          <w:t>.</w:t>
        </w:r>
      </w:ins>
      <w:ins w:id="431" w:author="Hu, Lingshu (MU-Student)" w:date="2020-11-02T00:58:00Z">
        <w:r w:rsidR="00376F05">
          <w:t xml:space="preserve"> </w:t>
        </w:r>
      </w:ins>
      <w:ins w:id="432" w:author="Hu, Lingshu (MU-Student)" w:date="2020-11-02T00:59:00Z">
        <w:r w:rsidR="008E3BA4">
          <w:t xml:space="preserve">Instead, our data show an </w:t>
        </w:r>
        <w:r w:rsidR="008E3BA4">
          <w:lastRenderedPageBreak/>
          <w:t>opposite trend</w:t>
        </w:r>
      </w:ins>
      <w:ins w:id="433" w:author="Hu, Lingshu (MU-Student)" w:date="2020-11-02T01:00:00Z">
        <w:r w:rsidR="008E3BA4">
          <w:t>—</w:t>
        </w:r>
      </w:ins>
      <w:ins w:id="434" w:author="Hu, Lingshu (MU-Student)" w:date="2020-11-02T01:01:00Z">
        <w:r w:rsidR="00D14800">
          <w:t xml:space="preserve">rather than </w:t>
        </w:r>
        <w:r w:rsidR="002657FB">
          <w:t>R</w:t>
        </w:r>
        <w:r w:rsidR="00D14800">
          <w:t xml:space="preserve">epublicans, </w:t>
        </w:r>
        <w:r w:rsidR="0055442D">
          <w:t xml:space="preserve">it was </w:t>
        </w:r>
      </w:ins>
      <w:ins w:id="435" w:author="Hu, Lingshu (MU-Student)" w:date="2020-11-02T01:00:00Z">
        <w:r w:rsidR="008E3BA4">
          <w:t xml:space="preserve">Democrats </w:t>
        </w:r>
      </w:ins>
      <w:ins w:id="436" w:author="Hu, Lingshu (MU-Student)" w:date="2020-11-02T01:01:00Z">
        <w:r w:rsidR="0055442D">
          <w:t xml:space="preserve">that </w:t>
        </w:r>
      </w:ins>
      <w:ins w:id="437" w:author="Hu, Lingshu (MU-Student)" w:date="2020-11-02T01:00:00Z">
        <w:r w:rsidR="008E3BA4">
          <w:t xml:space="preserve">increasingly focused more on authority and loyalty if excluding the data </w:t>
        </w:r>
      </w:ins>
      <w:ins w:id="438" w:author="Hu, Lingshu (MU-Student)" w:date="2020-11-02T01:01:00Z">
        <w:r w:rsidR="009935B6">
          <w:t>of</w:t>
        </w:r>
      </w:ins>
      <w:ins w:id="439" w:author="Hu, Lingshu (MU-Student)" w:date="2020-11-02T01:00:00Z">
        <w:r w:rsidR="008E3BA4">
          <w:t xml:space="preserve"> 2004, 2008, and 2012.</w:t>
        </w:r>
      </w:ins>
    </w:p>
    <w:p w14:paraId="041B1E75" w14:textId="7ADC7BBC" w:rsidR="00BC499E" w:rsidRDefault="00480A52" w:rsidP="00DF79B1">
      <w:pPr>
        <w:ind w:firstLine="0"/>
        <w:rPr>
          <w:ins w:id="440" w:author="Hu, Lingshu (MU-Student)" w:date="2020-11-02T00:39:00Z"/>
        </w:rPr>
      </w:pPr>
      <w:ins w:id="441" w:author="Hu, Lingshu (MU-Student)" w:date="2020-11-02T00:35:00Z">
        <w:r>
          <w:rPr>
            <w:noProof/>
          </w:rPr>
          <w:drawing>
            <wp:inline distT="0" distB="0" distL="0" distR="0" wp14:anchorId="6C862090" wp14:editId="32336FF6">
              <wp:extent cx="5943600" cy="4226560"/>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mdiff.png"/>
                      <pic:cNvPicPr/>
                    </pic:nvPicPr>
                    <pic:blipFill>
                      <a:blip r:embed="rId12"/>
                      <a:stretch>
                        <a:fillRect/>
                      </a:stretch>
                    </pic:blipFill>
                    <pic:spPr>
                      <a:xfrm>
                        <a:off x="0" y="0"/>
                        <a:ext cx="5943600" cy="4226560"/>
                      </a:xfrm>
                      <a:prstGeom prst="rect">
                        <a:avLst/>
                      </a:prstGeom>
                    </pic:spPr>
                  </pic:pic>
                </a:graphicData>
              </a:graphic>
            </wp:inline>
          </w:drawing>
        </w:r>
      </w:ins>
    </w:p>
    <w:p w14:paraId="1991035A" w14:textId="3772A184" w:rsidR="007A26C7" w:rsidRPr="00922E7B" w:rsidRDefault="007A26C7">
      <w:pPr>
        <w:ind w:firstLine="0"/>
        <w:jc w:val="center"/>
        <w:rPr>
          <w:ins w:id="442" w:author="Hu, Lingshu (MU-Student)" w:date="2020-11-02T00:39:00Z"/>
        </w:rPr>
        <w:pPrChange w:id="443" w:author="Hu, Lingshu (MU-Student)" w:date="2020-11-02T00:39:00Z">
          <w:pPr/>
        </w:pPrChange>
      </w:pPr>
      <w:ins w:id="444" w:author="Hu, Lingshu (MU-Student)" w:date="2020-11-02T00:39:00Z">
        <w:r>
          <w:rPr>
            <w:i/>
            <w:iCs/>
            <w:lang w:eastAsia="zh-CN"/>
          </w:rPr>
          <w:t>Figure 4 The change of moral loading difference in each dimension over years.</w:t>
        </w:r>
      </w:ins>
    </w:p>
    <w:p w14:paraId="7783E264" w14:textId="77777777" w:rsidR="007A26C7" w:rsidRPr="00BC499E" w:rsidRDefault="007A26C7">
      <w:pPr>
        <w:ind w:firstLine="0"/>
        <w:pPrChange w:id="445" w:author="Hu, Lingshu (MU-Student)" w:date="2020-11-02T00:35:00Z">
          <w:pPr>
            <w:pStyle w:val="Heading1"/>
            <w:ind w:left="0" w:firstLine="0"/>
            <w:jc w:val="left"/>
          </w:pPr>
        </w:pPrChange>
      </w:pPr>
    </w:p>
    <w:p w14:paraId="6FE153CF" w14:textId="310C8E29" w:rsidR="00AC551C" w:rsidRDefault="00AC551C" w:rsidP="00AC551C">
      <w:pPr>
        <w:pStyle w:val="Heading1"/>
        <w:ind w:left="0" w:firstLine="0"/>
        <w:rPr>
          <w:lang w:eastAsia="zh-CN"/>
        </w:rPr>
      </w:pPr>
      <w:r>
        <w:rPr>
          <w:lang w:eastAsia="zh-CN"/>
        </w:rPr>
        <w:t>Discussion</w:t>
      </w:r>
    </w:p>
    <w:p w14:paraId="4466FF64" w14:textId="635311AF"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12 presidential elections since the first televised presidential debate from</w:t>
      </w:r>
      <w:r w:rsidRPr="003F49F4">
        <w:t xml:space="preserve"> 19</w:t>
      </w:r>
      <w:r w:rsidR="00BD32BE">
        <w:t>60</w:t>
      </w:r>
      <w:r w:rsidRPr="003F49F4">
        <w:t xml:space="preserve"> to 20</w:t>
      </w:r>
      <w:r w:rsidR="00BD32BE">
        <w:t>16</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to operationalize </w:t>
      </w:r>
      <w:r w:rsidR="00542A22">
        <w:t>moral divergence</w:t>
      </w:r>
      <w:r w:rsidRPr="003F49F4">
        <w:t xml:space="preserve"> as a key indicator of mediatization, and it completes the three main tasks for a mediatization research </w:t>
      </w:r>
      <w:r w:rsidRPr="003F49F4">
        <w:lastRenderedPageBreak/>
        <w:t xml:space="preserve">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568933AD" w:rsidR="00740F77" w:rsidRDefault="00740F77" w:rsidP="00740F77">
      <w:pPr>
        <w:ind w:firstLine="0"/>
        <w:rPr>
          <w:lang w:eastAsia="zh-CN"/>
        </w:rPr>
      </w:pPr>
      <w:r>
        <w:tab/>
        <w:t>Our results show a</w:t>
      </w:r>
      <w:r w:rsidR="00C20833">
        <w:t xml:space="preserve"> clear moral divergence between Democrats and Republican candidates, and</w:t>
      </w:r>
      <w:r>
        <w:t xml:space="preserve"> significant increase of moral divergence </w:t>
      </w:r>
      <w:r w:rsidRPr="003F49F4">
        <w:t>along with the development of mediatization since 1980</w:t>
      </w:r>
      <w:r w:rsidR="00C20833">
        <w:t xml:space="preserve">. </w:t>
      </w:r>
      <w:del w:id="446" w:author="Hu, Lingshu (MU-Student)" w:date="2020-11-02T00:43:00Z">
        <w:r w:rsidR="00C20833" w:rsidDel="007A594F">
          <w:delText>Moreover,</w:delText>
        </w:r>
      </w:del>
      <w:ins w:id="447" w:author="Hu, Lingshu (MU-Student)" w:date="2020-11-02T00:43:00Z">
        <w:r w:rsidR="007A594F">
          <w:t>We also found that</w:t>
        </w:r>
      </w:ins>
      <w:r>
        <w:t xml:space="preserve"> </w:t>
      </w:r>
      <w:r w:rsidR="008B529B">
        <w:t xml:space="preserve">the first debate of each election debate series </w:t>
      </w:r>
      <w:ins w:id="448" w:author="Hu, Lingshu (MU-Student)" w:date="2020-11-02T00:41:00Z">
        <w:r w:rsidR="005412FB">
          <w:t xml:space="preserve">almost </w:t>
        </w:r>
      </w:ins>
      <w:r w:rsidR="008B529B">
        <w:t xml:space="preserve">always diverges </w:t>
      </w:r>
      <w:del w:id="449" w:author="Hu, Lingshu (MU-Student)" w:date="2020-11-02T00:42:00Z">
        <w:r w:rsidR="008B529B" w:rsidDel="00A26442">
          <w:delText xml:space="preserve">the </w:delText>
        </w:r>
      </w:del>
      <w:r w:rsidR="008B529B">
        <w:t>mo</w:t>
      </w:r>
      <w:ins w:id="450" w:author="Hu, Lingshu (MU-Student)" w:date="2020-11-02T00:42:00Z">
        <w:r w:rsidR="005412FB">
          <w:t>re</w:t>
        </w:r>
      </w:ins>
      <w:del w:id="451" w:author="Hu, Lingshu (MU-Student)" w:date="2020-11-02T00:42:00Z">
        <w:r w:rsidR="008B529B" w:rsidDel="005412FB">
          <w:delText>st</w:delText>
        </w:r>
      </w:del>
      <w:ins w:id="452" w:author="Hu, Lingshu (MU-Student)" w:date="2020-11-02T00:41:00Z">
        <w:r w:rsidR="005412FB">
          <w:t xml:space="preserve"> than</w:t>
        </w:r>
      </w:ins>
      <w:ins w:id="453" w:author="Hu, Lingshu (MU-Student)" w:date="2020-11-02T00:42:00Z">
        <w:r w:rsidR="005412FB">
          <w:t xml:space="preserve"> the rest of the debates</w:t>
        </w:r>
      </w:ins>
      <w:r w:rsidR="008B529B">
        <w:t xml:space="preserve">. </w:t>
      </w:r>
      <w:ins w:id="454" w:author="Hu, Lingshu (MU-Student)" w:date="2020-11-02T00:43:00Z">
        <w:r w:rsidR="007A594F">
          <w:t xml:space="preserve">Moreover, </w:t>
        </w:r>
      </w:ins>
      <w:del w:id="455" w:author="Hu, Lingshu (MU-Student)" w:date="2020-11-02T00:42:00Z">
        <w:r w:rsidR="008B529B" w:rsidDel="005412FB">
          <w:rPr>
            <w:rFonts w:ascii="SimSun" w:eastAsia="SimSun" w:hAnsi="SimSun" w:cs="SimSun" w:hint="eastAsia"/>
            <w:lang w:eastAsia="zh-CN"/>
          </w:rPr>
          <w:delText>能加一句如何显著的形容么？</w:delText>
        </w:r>
      </w:del>
      <w:ins w:id="456" w:author="Hu, Lingshu (MU-Student)" w:date="2020-11-02T00:43:00Z">
        <w:r w:rsidR="00CE7071">
          <w:rPr>
            <w:rFonts w:eastAsia="SimSun"/>
            <w:lang w:eastAsia="zh-CN"/>
          </w:rPr>
          <w:t>a</w:t>
        </w:r>
      </w:ins>
      <w:del w:id="457" w:author="Hu, Lingshu (MU-Student)" w:date="2020-11-02T00:43:00Z">
        <w:r w:rsidR="00DD41C0" w:rsidDel="00CE7071">
          <w:rPr>
            <w:rFonts w:eastAsia="SimSun"/>
            <w:lang w:eastAsia="zh-CN"/>
          </w:rPr>
          <w:delText>A</w:delText>
        </w:r>
      </w:del>
      <w:r w:rsidR="00DD41C0">
        <w:rPr>
          <w:rFonts w:eastAsia="SimSun"/>
          <w:lang w:eastAsia="zh-CN"/>
        </w:rPr>
        <w:t>lmost every D</w:t>
      </w:r>
      <w:r w:rsidR="008B529B">
        <w:rPr>
          <w:rFonts w:eastAsia="SimSun"/>
          <w:lang w:eastAsia="zh-CN"/>
        </w:rPr>
        <w:t xml:space="preserve">emocrats </w:t>
      </w:r>
      <w:r w:rsidR="00DD41C0">
        <w:rPr>
          <w:rFonts w:eastAsia="SimSun"/>
          <w:lang w:eastAsia="zh-CN"/>
        </w:rPr>
        <w:t xml:space="preserve">presidential </w:t>
      </w:r>
      <w:r w:rsidR="008B529B">
        <w:rPr>
          <w:rFonts w:eastAsia="SimSun"/>
          <w:lang w:eastAsia="zh-CN"/>
        </w:rPr>
        <w:t>candidat</w:t>
      </w:r>
      <w:r w:rsidR="00DD41C0">
        <w:rPr>
          <w:rFonts w:eastAsia="SimSun"/>
          <w:lang w:eastAsia="zh-CN"/>
        </w:rPr>
        <w:t xml:space="preserve">e’s speech in the debate carried more moral load </w:t>
      </w:r>
      <w:ins w:id="458" w:author="Hu, Lingshu (MU-Student)" w:date="2020-11-02T00:44:00Z">
        <w:r w:rsidR="00363EE0">
          <w:rPr>
            <w:rFonts w:eastAsia="SimSun"/>
            <w:lang w:eastAsia="zh-CN"/>
          </w:rPr>
          <w:t xml:space="preserve">than </w:t>
        </w:r>
      </w:ins>
      <w:r w:rsidR="00DD41C0">
        <w:rPr>
          <w:rFonts w:eastAsia="SimSun"/>
          <w:lang w:eastAsia="zh-CN"/>
        </w:rPr>
        <w:t>their Republican rivals across all five moral foundations</w:t>
      </w:r>
      <w:r w:rsidR="003E6C02">
        <w:rPr>
          <w:rFonts w:eastAsia="SimSun"/>
          <w:lang w:eastAsia="zh-CN"/>
        </w:rPr>
        <w:t xml:space="preserve">, even in </w:t>
      </w:r>
      <w:r w:rsidR="003E6C02" w:rsidRPr="009E2D9F">
        <w:t xml:space="preserve">loyalty/betrayal, authority/subversion, </w:t>
      </w:r>
      <w:r w:rsidR="003E6C02" w:rsidRPr="00363EE0">
        <w:rPr>
          <w:strike/>
          <w:rPrChange w:id="459" w:author="Hu, Lingshu (MU-Student)" w:date="2020-11-02T00:44:00Z">
            <w:rPr/>
          </w:rPrChange>
        </w:rPr>
        <w:t>and sanctity/degradation</w:t>
      </w:r>
      <w:r w:rsidR="003E6C02">
        <w:t>,</w:t>
      </w:r>
      <w:r w:rsidR="00C20833">
        <w:t xml:space="preserve"> the </w:t>
      </w:r>
      <w:ins w:id="460" w:author="Hu, Lingshu (MU-Student)" w:date="2020-11-02T00:44:00Z">
        <w:r w:rsidR="00363EE0">
          <w:t>two</w:t>
        </w:r>
      </w:ins>
      <w:del w:id="461" w:author="Hu, Lingshu (MU-Student)" w:date="2020-11-02T00:44:00Z">
        <w:r w:rsidR="00C20833" w:rsidDel="00363EE0">
          <w:delText>three</w:delText>
        </w:r>
      </w:del>
      <w:r w:rsidR="00C20833">
        <w:t xml:space="preserve"> moral foundations that Liberals are supposed to care much less than Conservatives. </w:t>
      </w:r>
      <w:r w:rsidR="00870217">
        <w:t xml:space="preserve">Our findings shed light to the two fundamental questions that are essential for presidential debate to better serve our democracy: </w:t>
      </w:r>
      <w:r w:rsidR="00870217">
        <w:rPr>
          <w:lang w:eastAsia="zh-CN"/>
        </w:rPr>
        <w:t xml:space="preserve">whether </w:t>
      </w:r>
      <w:r w:rsidR="00870217">
        <w:t>Democrats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649E5CBC"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between Democrats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innately sensitive enough, but our results imply that president candidates have the ability to overcome this innate obstacle. </w:t>
      </w:r>
      <w:r w:rsidR="007618F3">
        <w:rPr>
          <w:lang w:eastAsia="zh-CN"/>
        </w:rPr>
        <w:t xml:space="preserve">First, </w:t>
      </w:r>
      <w:r w:rsidR="007618F3" w:rsidRPr="00276D82">
        <w:rPr>
          <w:highlight w:val="yellow"/>
          <w:lang w:eastAsia="zh-CN"/>
        </w:rPr>
        <w:t xml:space="preserve">our results show </w:t>
      </w:r>
      <w:del w:id="462" w:author="Hu, Lingshu (MU-Student)" w:date="2020-10-31T23:43:00Z">
        <w:r w:rsidR="007618F3" w:rsidRPr="00276D82" w:rsidDel="00FA1076">
          <w:rPr>
            <w:highlight w:val="yellow"/>
            <w:lang w:eastAsia="zh-CN"/>
          </w:rPr>
          <w:delText xml:space="preserve">significant </w:delText>
        </w:r>
        <w:r w:rsidR="00276D82" w:rsidRPr="00276D82" w:rsidDel="00FA1076">
          <w:rPr>
            <w:highlight w:val="yellow"/>
            <w:lang w:eastAsia="zh-CN"/>
          </w:rPr>
          <w:delText xml:space="preserve">strong </w:delText>
        </w:r>
      </w:del>
      <w:r w:rsidR="007618F3" w:rsidRPr="00276D82">
        <w:rPr>
          <w:highlight w:val="yellow"/>
          <w:lang w:eastAsia="zh-CN"/>
        </w:rPr>
        <w:t xml:space="preserve">positive correlation among the moral load of each moral foundation in each candidate’s speech </w:t>
      </w:r>
      <w:r w:rsidR="00276D82">
        <w:rPr>
          <w:highlight w:val="yellow"/>
          <w:lang w:eastAsia="zh-CN"/>
        </w:rPr>
        <w:t>of every</w:t>
      </w:r>
      <w:r w:rsidR="007618F3" w:rsidRPr="00276D82">
        <w:rPr>
          <w:highlight w:val="yellow"/>
          <w:lang w:eastAsia="zh-CN"/>
        </w:rPr>
        <w:t xml:space="preserve"> presidential debate.</w:t>
      </w:r>
      <w:r w:rsidR="007618F3">
        <w:rPr>
          <w:lang w:eastAsia="zh-CN"/>
        </w:rPr>
        <w:t xml:space="preserve"> This means</w:t>
      </w:r>
      <w:r w:rsidR="00F31723">
        <w:rPr>
          <w:lang w:eastAsia="zh-CN"/>
        </w:rPr>
        <w:t xml:space="preserve"> </w:t>
      </w:r>
      <w:r w:rsidR="00F31723">
        <w:rPr>
          <w:lang w:eastAsia="zh-CN"/>
        </w:rPr>
        <w:lastRenderedPageBreak/>
        <w:t>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 of moral foundation may sense some moral taste of other moral foundations also, if they are sensitive enough. </w:t>
      </w:r>
    </w:p>
    <w:p w14:paraId="21A280A0" w14:textId="6820B851" w:rsidR="00870217" w:rsidRDefault="00616D51" w:rsidP="004F00C5">
      <w:pPr>
        <w:rPr>
          <w:lang w:eastAsia="zh-CN"/>
        </w:rPr>
      </w:pPr>
      <w:r w:rsidRPr="00365DB9">
        <w:rPr>
          <w:highlight w:val="yellow"/>
          <w:lang w:eastAsia="zh-CN"/>
        </w:rPr>
        <w:t xml:space="preserve">Secondly, </w:t>
      </w:r>
      <w:ins w:id="463" w:author="Hu, Lingshu (MU-Student)" w:date="2020-11-01T23:34:00Z">
        <w:r w:rsidR="007C7111">
          <w:rPr>
            <w:rFonts w:hint="eastAsia"/>
            <w:highlight w:val="yellow"/>
            <w:lang w:eastAsia="zh-CN"/>
          </w:rPr>
          <w:t>althoug</w:t>
        </w:r>
        <w:r w:rsidR="007C7111">
          <w:rPr>
            <w:highlight w:val="yellow"/>
            <w:lang w:eastAsia="zh-CN"/>
          </w:rPr>
          <w:t xml:space="preserve">h </w:t>
        </w:r>
      </w:ins>
      <w:ins w:id="464" w:author="Hu, Lingshu (MU-Student)" w:date="2020-11-01T23:36:00Z">
        <w:r w:rsidR="007C7111">
          <w:rPr>
            <w:highlight w:val="yellow"/>
            <w:lang w:eastAsia="zh-CN"/>
          </w:rPr>
          <w:t xml:space="preserve">the </w:t>
        </w:r>
      </w:ins>
      <w:ins w:id="465" w:author="Hu, Lingshu (MU-Student)" w:date="2020-11-01T23:35:00Z">
        <w:r w:rsidR="007C7111">
          <w:rPr>
            <w:highlight w:val="yellow"/>
            <w:lang w:eastAsia="zh-CN"/>
          </w:rPr>
          <w:t xml:space="preserve">moral loadings </w:t>
        </w:r>
      </w:ins>
      <w:ins w:id="466" w:author="Hu, Lingshu (MU-Student)" w:date="2020-11-01T23:36:00Z">
        <w:r w:rsidR="007C7111">
          <w:rPr>
            <w:highlight w:val="yellow"/>
            <w:lang w:eastAsia="zh-CN"/>
          </w:rPr>
          <w:t xml:space="preserve">of </w:t>
        </w:r>
        <w:r w:rsidR="007C7111" w:rsidRPr="00CB4BBD">
          <w:rPr>
            <w:highlight w:val="yellow"/>
            <w:lang w:eastAsia="zh-CN"/>
          </w:rPr>
          <w:t xml:space="preserve">Democrats </w:t>
        </w:r>
        <w:r w:rsidR="007C7111">
          <w:rPr>
            <w:highlight w:val="yellow"/>
            <w:lang w:eastAsia="zh-CN"/>
          </w:rPr>
          <w:t xml:space="preserve">and Republican </w:t>
        </w:r>
        <w:r w:rsidR="007C7111" w:rsidRPr="00CB4BBD">
          <w:rPr>
            <w:highlight w:val="yellow"/>
            <w:lang w:eastAsia="zh-CN"/>
          </w:rPr>
          <w:t xml:space="preserve">candidates </w:t>
        </w:r>
      </w:ins>
      <w:ins w:id="467" w:author="Hu, Lingshu (MU-Student)" w:date="2020-11-01T23:42:00Z">
        <w:r w:rsidR="00C52571">
          <w:rPr>
            <w:highlight w:val="yellow"/>
            <w:lang w:eastAsia="zh-CN"/>
          </w:rPr>
          <w:t>were</w:t>
        </w:r>
      </w:ins>
      <w:ins w:id="468" w:author="Hu, Lingshu (MU-Student)" w:date="2020-11-01T23:35:00Z">
        <w:r w:rsidR="007C7111">
          <w:rPr>
            <w:highlight w:val="yellow"/>
            <w:lang w:eastAsia="zh-CN"/>
          </w:rPr>
          <w:t xml:space="preserve"> </w:t>
        </w:r>
      </w:ins>
      <w:ins w:id="469" w:author="Hu, Lingshu (MU-Student)" w:date="2020-11-01T23:37:00Z">
        <w:r w:rsidR="007C7111">
          <w:rPr>
            <w:highlight w:val="yellow"/>
            <w:lang w:eastAsia="zh-CN"/>
          </w:rPr>
          <w:t xml:space="preserve">significantly </w:t>
        </w:r>
      </w:ins>
      <w:ins w:id="470" w:author="Hu, Lingshu (MU-Student)" w:date="2020-11-01T23:36:00Z">
        <w:r w:rsidR="007C7111">
          <w:rPr>
            <w:highlight w:val="yellow"/>
            <w:lang w:eastAsia="zh-CN"/>
          </w:rPr>
          <w:t>differe</w:t>
        </w:r>
      </w:ins>
      <w:ins w:id="471" w:author="Hu, Lingshu (MU-Student)" w:date="2020-11-01T23:37:00Z">
        <w:r w:rsidR="007C7111">
          <w:rPr>
            <w:highlight w:val="yellow"/>
            <w:lang w:eastAsia="zh-CN"/>
          </w:rPr>
          <w:t xml:space="preserve">nt in some moral dimensions, the effect size of these differences </w:t>
        </w:r>
      </w:ins>
      <w:ins w:id="472" w:author="Hu, Lingshu (MU-Student)" w:date="2020-11-01T23:42:00Z">
        <w:r w:rsidR="00636B13">
          <w:rPr>
            <w:highlight w:val="yellow"/>
            <w:lang w:eastAsia="zh-CN"/>
          </w:rPr>
          <w:t>were</w:t>
        </w:r>
      </w:ins>
      <w:ins w:id="473" w:author="Hu, Lingshu (MU-Student)" w:date="2020-11-01T23:37:00Z">
        <w:r w:rsidR="007C7111">
          <w:rPr>
            <w:highlight w:val="yellow"/>
            <w:lang w:eastAsia="zh-CN"/>
          </w:rPr>
          <w:t xml:space="preserve"> very small,</w:t>
        </w:r>
      </w:ins>
      <w:ins w:id="474" w:author="Hu, Lingshu (MU-Student)" w:date="2020-11-02T11:37:00Z">
        <w:r w:rsidR="00E14688">
          <w:rPr>
            <w:highlight w:val="yellow"/>
            <w:lang w:eastAsia="zh-CN"/>
          </w:rPr>
          <w:t xml:space="preserve"> and the correlation between all loadings of Democrats </w:t>
        </w:r>
      </w:ins>
      <w:ins w:id="475" w:author="Hu, Lingshu (MU-Student)" w:date="2020-11-02T11:38:00Z">
        <w:r w:rsidR="00E14688">
          <w:rPr>
            <w:highlight w:val="yellow"/>
            <w:lang w:eastAsia="zh-CN"/>
          </w:rPr>
          <w:t>and Republicans was very strong,</w:t>
        </w:r>
      </w:ins>
      <w:ins w:id="476" w:author="Hu, Lingshu (MU-Student)" w:date="2020-11-01T23:37:00Z">
        <w:r w:rsidR="007C7111">
          <w:rPr>
            <w:highlight w:val="yellow"/>
            <w:lang w:eastAsia="zh-CN"/>
          </w:rPr>
          <w:t xml:space="preserve"> indicating that</w:t>
        </w:r>
      </w:ins>
      <w:ins w:id="477" w:author="Hu, Lingshu (MU-Student)" w:date="2020-11-01T23:38:00Z">
        <w:r w:rsidR="007C7111">
          <w:rPr>
            <w:highlight w:val="yellow"/>
            <w:lang w:eastAsia="zh-CN"/>
          </w:rPr>
          <w:t xml:space="preserve"> </w:t>
        </w:r>
      </w:ins>
      <w:ins w:id="478" w:author="Hu, Lingshu (MU-Student)" w:date="2020-11-01T23:41:00Z">
        <w:r w:rsidR="007C7111">
          <w:rPr>
            <w:highlight w:val="yellow"/>
            <w:lang w:eastAsia="zh-CN"/>
          </w:rPr>
          <w:t xml:space="preserve">there </w:t>
        </w:r>
      </w:ins>
      <w:ins w:id="479" w:author="Hu, Lingshu (MU-Student)" w:date="2020-11-01T23:42:00Z">
        <w:r w:rsidR="00C52571">
          <w:rPr>
            <w:highlight w:val="yellow"/>
            <w:lang w:eastAsia="zh-CN"/>
          </w:rPr>
          <w:t>wa</w:t>
        </w:r>
      </w:ins>
      <w:ins w:id="480" w:author="Hu, Lingshu (MU-Student)" w:date="2020-11-01T23:41:00Z">
        <w:r w:rsidR="007C7111">
          <w:rPr>
            <w:highlight w:val="yellow"/>
            <w:lang w:eastAsia="zh-CN"/>
          </w:rPr>
          <w:t xml:space="preserve">s no substantial </w:t>
        </w:r>
        <w:r w:rsidR="00250722">
          <w:rPr>
            <w:highlight w:val="yellow"/>
            <w:lang w:eastAsia="zh-CN"/>
          </w:rPr>
          <w:t xml:space="preserve">discrepancies between </w:t>
        </w:r>
      </w:ins>
      <w:ins w:id="481" w:author="Hu, Lingshu (MU-Student)" w:date="2020-11-02T11:39:00Z">
        <w:r w:rsidR="00A908A9">
          <w:rPr>
            <w:lang w:eastAsia="zh-CN"/>
          </w:rPr>
          <w:t>president debaters</w:t>
        </w:r>
      </w:ins>
      <w:del w:id="482" w:author="Hu, Lingshu (MU-Student)" w:date="2020-11-01T23:41:00Z">
        <w:r w:rsidR="00365DB9" w:rsidRPr="00365DB9" w:rsidDel="007C7111">
          <w:rPr>
            <w:highlight w:val="yellow"/>
            <w:lang w:eastAsia="zh-CN"/>
          </w:rPr>
          <w:delText>each candidate’s moral load shows significant strong correlation with his/her opponent’s in all five moral foundations in each debate</w:delText>
        </w:r>
      </w:del>
      <w:ins w:id="483" w:author="Hu, Lingshu (MU-Student)" w:date="2020-11-02T11:39:00Z">
        <w:r w:rsidR="00E14688">
          <w:rPr>
            <w:lang w:eastAsia="zh-CN"/>
          </w:rPr>
          <w:t xml:space="preserve"> and </w:t>
        </w:r>
        <w:r w:rsidR="00A908A9">
          <w:rPr>
            <w:lang w:eastAsia="zh-CN"/>
          </w:rPr>
          <w:t xml:space="preserve">they </w:t>
        </w:r>
      </w:ins>
      <w:del w:id="484" w:author="Hu, Lingshu (MU-Student)" w:date="2020-11-02T11:39:00Z">
        <w:r w:rsidR="00365DB9" w:rsidRPr="00365DB9" w:rsidDel="00E14688">
          <w:rPr>
            <w:highlight w:val="yellow"/>
            <w:lang w:eastAsia="zh-CN"/>
          </w:rPr>
          <w:delText>.</w:delText>
        </w:r>
        <w:r w:rsidR="00F31723" w:rsidDel="00E14688">
          <w:rPr>
            <w:lang w:eastAsia="zh-CN"/>
          </w:rPr>
          <w:delText xml:space="preserve"> This entails that </w:delText>
        </w:r>
        <w:r w:rsidR="00AD2993" w:rsidDel="00A908A9">
          <w:rPr>
            <w:lang w:eastAsia="zh-CN"/>
          </w:rPr>
          <w:delText xml:space="preserve">president debaters </w:delText>
        </w:r>
      </w:del>
      <w:r w:rsidR="00AD2993">
        <w:rPr>
          <w:lang w:eastAsia="zh-CN"/>
        </w:rPr>
        <w:t xml:space="preserve">were able to respond to their rivals’ moral concerns no mater they are sensitive with those concerns or not. 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AD2993">
        <w:rPr>
          <w:lang w:eastAsia="zh-CN"/>
        </w:rPr>
        <w:t xml:space="preserve"> found 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of stem cell technology)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they could keep the respond in the same moral foundation. </w:t>
      </w:r>
    </w:p>
    <w:p w14:paraId="1761C461" w14:textId="429838F2" w:rsidR="004F00C5" w:rsidRDefault="004F00C5" w:rsidP="009351F3">
      <w:pPr>
        <w:rPr>
          <w:lang w:eastAsia="zh-CN"/>
        </w:rPr>
      </w:pPr>
      <w:commentRangeStart w:id="485"/>
      <w:r w:rsidRPr="00CB4BBD">
        <w:rPr>
          <w:highlight w:val="yellow"/>
          <w:lang w:eastAsia="zh-CN"/>
        </w:rPr>
        <w:t>Thirdly</w:t>
      </w:r>
      <w:commentRangeEnd w:id="485"/>
      <w:r w:rsidR="003C335E">
        <w:rPr>
          <w:rStyle w:val="CommentReference"/>
        </w:rPr>
        <w:commentReference w:id="485"/>
      </w:r>
      <w:r w:rsidRPr="00CB4BBD">
        <w:rPr>
          <w:highlight w:val="yellow"/>
          <w:lang w:eastAsia="zh-CN"/>
        </w:rPr>
        <w:t>, Democrats candidates’ moral loads are</w:t>
      </w:r>
      <w:r w:rsidR="00CB4BBD">
        <w:rPr>
          <w:highlight w:val="yellow"/>
          <w:lang w:eastAsia="zh-CN"/>
        </w:rPr>
        <w:t xml:space="preserve"> almost </w:t>
      </w:r>
      <w:r w:rsidRPr="00CB4BBD">
        <w:rPr>
          <w:highlight w:val="yellow"/>
          <w:lang w:eastAsia="zh-CN"/>
        </w:rPr>
        <w:t xml:space="preserve">always higher </w:t>
      </w:r>
      <w:r w:rsidR="00CB4BBD" w:rsidRPr="00CB4BBD">
        <w:rPr>
          <w:highlight w:val="yellow"/>
          <w:lang w:eastAsia="zh-CN"/>
        </w:rPr>
        <w:t xml:space="preserve">than Republican </w:t>
      </w:r>
      <w:proofErr w:type="gramStart"/>
      <w:r w:rsidR="00CB4BBD" w:rsidRPr="00CB4BBD">
        <w:rPr>
          <w:highlight w:val="yellow"/>
          <w:lang w:eastAsia="zh-CN"/>
        </w:rPr>
        <w:t>candidates’</w:t>
      </w:r>
      <w:proofErr w:type="gramEnd"/>
      <w:r w:rsidR="00CB4BBD" w:rsidRPr="00CB4BBD">
        <w:rPr>
          <w:highlight w:val="yellow"/>
          <w:lang w:eastAsia="zh-CN"/>
        </w:rPr>
        <w:t xml:space="preserve"> across all the five moral foundations</w:t>
      </w:r>
      <w:del w:id="486" w:author="Hu, Lingshu (MU-Student)" w:date="2020-11-01T23:31:00Z">
        <w:r w:rsidR="00CB4BBD" w:rsidRPr="00CB4BBD" w:rsidDel="003764EA">
          <w:rPr>
            <w:highlight w:val="yellow"/>
            <w:lang w:eastAsia="zh-CN"/>
          </w:rPr>
          <w:delText xml:space="preserve"> and in every debate</w:delText>
        </w:r>
      </w:del>
      <w:r w:rsidR="00CB4BBD" w:rsidRPr="00CB4BBD">
        <w:rPr>
          <w:highlight w:val="yellow"/>
          <w:lang w:eastAsia="zh-CN"/>
        </w:rPr>
        <w:t>.</w:t>
      </w:r>
      <w:r w:rsidR="00CB4BBD">
        <w:rPr>
          <w:lang w:eastAsia="zh-CN"/>
        </w:rPr>
        <w:t xml:space="preserve"> </w:t>
      </w:r>
      <w:r w:rsidR="00B14A49">
        <w:rPr>
          <w:lang w:eastAsia="zh-CN"/>
        </w:rPr>
        <w:t>Democrats or Liberals may prone to rely on more moral rhetoric when they are talking</w:t>
      </w:r>
      <w:ins w:id="487" w:author="Hu, Lingshu (MU-Student)" w:date="2020-11-01T23:31:00Z">
        <w:r w:rsidR="00C85B33">
          <w:rPr>
            <w:lang w:eastAsia="zh-CN"/>
          </w:rPr>
          <w:t>,</w:t>
        </w:r>
      </w:ins>
      <w:r w:rsidR="00250DCD">
        <w:rPr>
          <w:lang w:eastAsia="zh-CN"/>
        </w:rPr>
        <w:t xml:space="preserve"> </w:t>
      </w:r>
      <w:r w:rsidR="00B14A49">
        <w:rPr>
          <w:lang w:eastAsia="zh-CN"/>
        </w:rPr>
        <w:t xml:space="preserve">which is a very interesting findings worth for future study. </w:t>
      </w:r>
      <w:commentRangeStart w:id="488"/>
      <w:r w:rsidR="00B14A49">
        <w:rPr>
          <w:lang w:eastAsia="zh-CN"/>
        </w:rPr>
        <w:t>But the point here is that Democrats candidates did great in moral foundations that they are less sensitive than Republican candidate</w:t>
      </w:r>
      <w:r w:rsidR="00250DCD">
        <w:rPr>
          <w:lang w:eastAsia="zh-CN"/>
        </w:rPr>
        <w:t>s.</w:t>
      </w:r>
      <w:commentRangeEnd w:id="488"/>
      <w:r w:rsidR="003764EA">
        <w:rPr>
          <w:rStyle w:val="CommentReference"/>
        </w:rPr>
        <w:commentReference w:id="488"/>
      </w:r>
      <w:r w:rsidR="00250DCD">
        <w:rPr>
          <w:lang w:eastAsia="zh-CN"/>
        </w:rPr>
        <w:t xml:space="preserve"> </w:t>
      </w:r>
      <w:r w:rsidR="00B14A49">
        <w:rPr>
          <w:lang w:eastAsia="zh-CN"/>
        </w:rPr>
        <w:t>In sum, the presidential candidates are capable to understand different moral concerns and develop real discussions</w:t>
      </w:r>
      <w:r w:rsidR="00250DCD">
        <w:rPr>
          <w:lang w:eastAsia="zh-CN"/>
        </w:rPr>
        <w:t>,</w:t>
      </w:r>
      <w:r w:rsidR="00B14A49">
        <w:rPr>
          <w:lang w:eastAsia="zh-CN"/>
        </w:rPr>
        <w:t xml:space="preserve"> </w:t>
      </w:r>
      <w:r w:rsidR="00250DCD">
        <w:rPr>
          <w:lang w:eastAsia="zh-CN"/>
        </w:rPr>
        <w:t xml:space="preserve">even it might be a different scenario for the majority of Republicans and Democrats. </w:t>
      </w:r>
      <w:r w:rsidR="00B14A49">
        <w:rPr>
          <w:lang w:eastAsia="zh-CN"/>
        </w:rPr>
        <w:t>Therefore, here comes the other fundamental question: whether they wanted?</w:t>
      </w:r>
    </w:p>
    <w:p w14:paraId="31AFABFB" w14:textId="140893DE" w:rsidR="00F622C4" w:rsidRPr="00F622C4" w:rsidRDefault="00F622C4" w:rsidP="00F622C4">
      <w:pPr>
        <w:ind w:firstLine="0"/>
        <w:rPr>
          <w:b/>
          <w:bCs/>
          <w:lang w:eastAsia="zh-CN"/>
        </w:rPr>
      </w:pPr>
      <w:r w:rsidRPr="00F622C4">
        <w:rPr>
          <w:b/>
          <w:bCs/>
          <w:lang w:eastAsia="zh-CN"/>
        </w:rPr>
        <w:t>Whether they wanted?</w:t>
      </w:r>
    </w:p>
    <w:p w14:paraId="549AA5B7" w14:textId="7199C12F" w:rsidR="00764CBF" w:rsidRDefault="00764CBF" w:rsidP="00764CBF">
      <w:pPr>
        <w:rPr>
          <w:lang w:eastAsia="zh-CN"/>
        </w:rPr>
      </w:pPr>
      <w:r>
        <w:rPr>
          <w:lang w:eastAsia="zh-CN"/>
        </w:rPr>
        <w:lastRenderedPageBreak/>
        <w:t xml:space="preserve">Unfortunately, they may not. Our results show that </w:t>
      </w:r>
      <w:r>
        <w:rPr>
          <w:highlight w:val="yellow"/>
          <w:lang w:eastAsia="zh-CN"/>
        </w:rPr>
        <w:t>t</w:t>
      </w:r>
      <w:r w:rsidRPr="00764CBF">
        <w:rPr>
          <w:highlight w:val="yellow"/>
          <w:lang w:eastAsia="zh-CN"/>
        </w:rPr>
        <w:t>he moral divergence</w:t>
      </w:r>
      <w:r>
        <w:rPr>
          <w:highlight w:val="yellow"/>
          <w:lang w:eastAsia="zh-CN"/>
        </w:rPr>
        <w:t xml:space="preserve"> between Democrats and Republican candidates</w:t>
      </w:r>
      <w:r w:rsidRPr="00764CBF">
        <w:rPr>
          <w:highlight w:val="yellow"/>
          <w:lang w:eastAsia="zh-CN"/>
        </w:rPr>
        <w:t xml:space="preserve"> has been increasing</w:t>
      </w:r>
      <w:ins w:id="489" w:author="Hu, Lingshu (MU-Student)" w:date="2020-11-01T23:45:00Z">
        <w:r w:rsidR="00F47106">
          <w:rPr>
            <w:rFonts w:hint="eastAsia"/>
            <w:highlight w:val="yellow"/>
            <w:lang w:eastAsia="zh-CN"/>
          </w:rPr>
          <w:t>ly</w:t>
        </w:r>
      </w:ins>
      <w:r w:rsidRPr="00764CBF">
        <w:rPr>
          <w:highlight w:val="yellow"/>
          <w:lang w:eastAsia="zh-CN"/>
        </w:rPr>
        <w:t xml:space="preserve"> widened since 1980.</w:t>
      </w:r>
      <w:r>
        <w:rPr>
          <w:lang w:eastAsia="zh-CN"/>
        </w:rPr>
        <w:t xml:space="preserve"> </w:t>
      </w:r>
      <w:ins w:id="490" w:author="Hu, Lingshu (MU-Student)" w:date="2020-11-02T00:46:00Z">
        <w:r w:rsidR="00C30778">
          <w:rPr>
            <w:lang w:eastAsia="zh-CN"/>
          </w:rPr>
          <w:t xml:space="preserve">The divergence </w:t>
        </w:r>
      </w:ins>
      <w:ins w:id="491" w:author="Hu, Lingshu (MU-Student)" w:date="2020-11-02T00:47:00Z">
        <w:r w:rsidR="00C30778">
          <w:rPr>
            <w:lang w:eastAsia="zh-CN"/>
          </w:rPr>
          <w:t>is</w:t>
        </w:r>
      </w:ins>
      <w:ins w:id="492" w:author="Hu, Lingshu (MU-Student)" w:date="2020-11-02T00:46:00Z">
        <w:r w:rsidR="00C30778">
          <w:rPr>
            <w:lang w:eastAsia="zh-CN"/>
          </w:rPr>
          <w:t xml:space="preserve"> mainly from </w:t>
        </w:r>
      </w:ins>
      <w:ins w:id="493" w:author="Hu, Lingshu (MU-Student)" w:date="2020-11-02T00:47:00Z">
        <w:r w:rsidR="00C30778">
          <w:rPr>
            <w:lang w:eastAsia="zh-CN"/>
          </w:rPr>
          <w:t xml:space="preserve">the dimension of care, fairness, authority, subversion, and loyalty. </w:t>
        </w:r>
      </w:ins>
      <w:del w:id="494" w:author="Hu, Lingshu (MU-Student)" w:date="2020-11-02T00:46:00Z">
        <w:r w:rsidRPr="00764CBF" w:rsidDel="00C30778">
          <w:rPr>
            <w:highlight w:val="yellow"/>
            <w:lang w:eastAsia="zh-CN"/>
          </w:rPr>
          <w:delText>Constantly how? Where is the divergence from?</w:delText>
        </w:r>
        <w:r w:rsidDel="00C30778">
          <w:rPr>
            <w:lang w:eastAsia="zh-CN"/>
          </w:rPr>
          <w:delText xml:space="preserve"> H2, H3</w:delText>
        </w:r>
      </w:del>
    </w:p>
    <w:p w14:paraId="6B9B9C6C" w14:textId="5047C941" w:rsidR="00BC313D" w:rsidDel="001F38B5" w:rsidRDefault="00BC313D" w:rsidP="00764CBF">
      <w:pPr>
        <w:rPr>
          <w:del w:id="495" w:author="Xu, Mengyao (MU-Student)" w:date="2020-11-03T10:19:00Z"/>
          <w:lang w:eastAsia="zh-CN"/>
        </w:rPr>
      </w:pPr>
    </w:p>
    <w:p w14:paraId="56C125BA" w14:textId="77777777" w:rsidR="00FA4A6E" w:rsidRDefault="00573E61" w:rsidP="00FA4A6E">
      <w:pPr>
        <w:rPr>
          <w:lang w:eastAsia="zh-CN"/>
        </w:rPr>
      </w:pPr>
      <w:r>
        <w:rPr>
          <w:rFonts w:hint="eastAsia"/>
          <w:lang w:eastAsia="zh-CN"/>
        </w:rPr>
        <w:t>The</w:t>
      </w:r>
      <w:r>
        <w:rPr>
          <w:lang w:eastAsia="zh-CN"/>
        </w:rPr>
        <w:t xml:space="preserve"> increasingly widened moral divergence manifests the politician’s personalization which is actually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p>
    <w:p w14:paraId="611975B0" w14:textId="22A8895B" w:rsidR="00A27234" w:rsidRDefault="00785E63" w:rsidP="00FA4A6E">
      <w:pPr>
        <w:rPr>
          <w:lang w:eastAsia="zh-CN"/>
        </w:rPr>
      </w:pPr>
      <w:r>
        <w:rPr>
          <w:lang w:eastAsia="zh-CN"/>
        </w:rPr>
        <w:t xml:space="preserve">By examining Canada presidential debat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Pr>
          <w:noProof/>
          <w:lang w:eastAsia="zh-CN"/>
        </w:rPr>
        <w:t>(2018)</w:t>
      </w:r>
      <w:r w:rsidR="002B05BD">
        <w:rPr>
          <w:lang w:eastAsia="zh-CN"/>
        </w:rPr>
        <w:fldChar w:fldCharType="end"/>
      </w:r>
      <w:r>
        <w:rPr>
          <w:lang w:eastAsia="zh-CN"/>
        </w:rPr>
        <w:t xml:space="preserve"> found that “</w:t>
      </w:r>
      <w:r w:rsidRPr="00785E63">
        <w:rPr>
          <w:lang w:eastAsia="zh-CN"/>
        </w:rPr>
        <w:t>reports on leaders’</w:t>
      </w:r>
      <w:r>
        <w:rPr>
          <w:lang w:eastAsia="zh-CN"/>
        </w:rPr>
        <w:t xml:space="preserve"> </w:t>
      </w:r>
      <w:r w:rsidRPr="00785E63">
        <w:rPr>
          <w:lang w:eastAsia="zh-CN"/>
        </w:rPr>
        <w:t>debates have become less factual as journalists have increased the share of analytical and</w:t>
      </w:r>
      <w:r>
        <w:rPr>
          <w:lang w:eastAsia="zh-CN"/>
        </w:rPr>
        <w:t xml:space="preserve"> </w:t>
      </w:r>
      <w:r w:rsidRPr="00785E63">
        <w:rPr>
          <w:lang w:eastAsia="zh-CN"/>
        </w:rPr>
        <w:t>judgmental styles in their stories</w:t>
      </w:r>
      <w:r>
        <w:rPr>
          <w:lang w:eastAsia="zh-CN"/>
        </w:rPr>
        <w:t xml:space="preserve">” </w:t>
      </w:r>
      <w:r>
        <w:rPr>
          <w:lang w:eastAsia="zh-CN"/>
        </w:rPr>
        <w:fldChar w:fldCharType="begin"/>
      </w:r>
      <w:r w:rsidR="00FC05A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Pr>
          <w:lang w:eastAsia="zh-CN"/>
        </w:rPr>
        <w:fldChar w:fldCharType="separate"/>
      </w:r>
      <w:r>
        <w:rPr>
          <w:noProof/>
          <w:lang w:eastAsia="zh-CN"/>
        </w:rPr>
        <w:t>(p. 1743)</w:t>
      </w:r>
      <w:r>
        <w:rPr>
          <w:lang w:eastAsia="zh-CN"/>
        </w:rPr>
        <w:fldChar w:fldCharType="end"/>
      </w:r>
      <w:r>
        <w:rPr>
          <w:lang w:eastAsia="zh-CN"/>
        </w:rPr>
        <w:t>, manifesting the mediatization in the institution of media</w:t>
      </w:r>
      <w:r w:rsidR="00161C3F">
        <w:rPr>
          <w:lang w:eastAsia="zh-CN"/>
        </w:rPr>
        <w:t>: media are able to follow their own logic versus deeply depended on politics before mediatization</w:t>
      </w:r>
      <w:r w:rsidR="00FA4A6E">
        <w:rPr>
          <w:lang w:eastAsia="zh-CN"/>
        </w:rPr>
        <w:t>.</w:t>
      </w:r>
      <w:r w:rsidR="00161C3F">
        <w:rPr>
          <w:lang w:eastAsia="zh-CN"/>
        </w:rPr>
        <w:t xml:space="preserve"> </w:t>
      </w:r>
      <w:r w:rsidR="00FC05A6">
        <w:rPr>
          <w:lang w:eastAsia="zh-CN"/>
        </w:rPr>
        <w:t xml:space="preserve">The public </w:t>
      </w:r>
      <w:r w:rsidR="00B45EAE">
        <w:rPr>
          <w:lang w:eastAsia="zh-CN"/>
        </w:rPr>
        <w:t>have been adapting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F53944">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F53944">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FA4A6E">
        <w:rPr>
          <w:lang w:eastAsia="zh-CN"/>
        </w:rPr>
        <w:t xml:space="preserve">Another </w:t>
      </w:r>
      <w:r w:rsidR="00FA4A6E">
        <w:rPr>
          <w:rFonts w:hint="eastAsia"/>
          <w:lang w:eastAsia="zh-CN"/>
        </w:rPr>
        <w:t>major</w:t>
      </w:r>
      <w:r w:rsidR="00FA4A6E">
        <w:rPr>
          <w:lang w:eastAsia="zh-CN"/>
        </w:rPr>
        <w:t xml:space="preserve"> feature of mediatization is that media became the main information source of the public </w:t>
      </w:r>
      <w:r w:rsidR="00FA4A6E">
        <w:rPr>
          <w:lang w:eastAsia="zh-CN"/>
        </w:rPr>
        <w:fldChar w:fldCharType="begin"/>
      </w:r>
      <w:r w:rsidR="00FA4A6E">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A4A6E">
        <w:rPr>
          <w:lang w:eastAsia="zh-CN"/>
        </w:rPr>
        <w:fldChar w:fldCharType="separate"/>
      </w:r>
      <w:r w:rsidR="00FA4A6E">
        <w:rPr>
          <w:noProof/>
          <w:lang w:eastAsia="zh-CN"/>
        </w:rPr>
        <w:t>(S. P. Hjarvard, 2013)</w:t>
      </w:r>
      <w:r w:rsidR="00FA4A6E">
        <w:rPr>
          <w:lang w:eastAsia="zh-CN"/>
        </w:rPr>
        <w:fldChar w:fldCharType="end"/>
      </w:r>
      <w:r w:rsidR="00FA4A6E">
        <w:rPr>
          <w:lang w:eastAsia="zh-CN"/>
        </w:rPr>
        <w:t xml:space="preserve">. </w:t>
      </w:r>
      <w:r w:rsidR="00FA4A6E">
        <w:t>M</w:t>
      </w:r>
      <w:r w:rsidR="00FA4A6E" w:rsidRPr="003F49F4">
        <w:t xml:space="preserve">edia </w:t>
      </w:r>
      <w:r w:rsidR="00FA4A6E">
        <w:t xml:space="preserve">could </w:t>
      </w:r>
      <w:r w:rsidR="00FA4A6E" w:rsidRPr="003F49F4">
        <w:t xml:space="preserve">shape public opinion </w:t>
      </w:r>
      <w:r w:rsidR="00FA4A6E">
        <w:fldChar w:fldCharType="begin"/>
      </w:r>
      <w:r w:rsidR="00FA4A6E">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269&lt;/RecNum&gt;&lt;record&gt;&lt;rec-number&gt;269&lt;/rec-number&gt;&lt;foreign-keys&gt;&lt;key app="EN" db-id="0ftwtv0rgxxftder2s75xwrb2zpsz2psvrat" timestamp="0"&gt;269&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 City&lt;/pub-location&gt;&lt;publisher&gt;The Free Press&lt;/publisher&gt;&lt;urls&gt;&lt;/urls&gt;&lt;/record&gt;&lt;/Cite&gt;&lt;/EndNote&gt;</w:instrText>
      </w:r>
      <w:r w:rsidR="00FA4A6E">
        <w:fldChar w:fldCharType="separate"/>
      </w:r>
      <w:r w:rsidR="00FA4A6E">
        <w:rPr>
          <w:noProof/>
        </w:rPr>
        <w:t>(Lang &amp; Lang, 2002; Tuchman, 1978)</w:t>
      </w:r>
      <w:r w:rsidR="00FA4A6E">
        <w:fldChar w:fldCharType="end"/>
      </w:r>
      <w:r w:rsidR="00FA4A6E">
        <w:t xml:space="preserve"> and a number of </w:t>
      </w:r>
      <w:r w:rsidR="00FA4A6E">
        <w:rPr>
          <w:lang w:eastAsia="zh-CN"/>
        </w:rPr>
        <w:t xml:space="preserve">presidential debate studies found that how media interpret the debate could exert an strong influence on audience’s perception of the candidates </w:t>
      </w:r>
      <w:r w:rsidR="00FA4A6E" w:rsidRPr="00C638F8">
        <w:rPr>
          <w:highlight w:val="yellow"/>
          <w:lang w:eastAsia="zh-CN"/>
        </w:rPr>
        <w:t>(216-14</w:t>
      </w:r>
      <w:r w:rsidR="00FA4A6E">
        <w:rPr>
          <w:lang w:eastAsia="zh-CN"/>
        </w:rPr>
        <w:t xml:space="preserve">). Chaffee and Dennis </w:t>
      </w:r>
      <w:r w:rsidR="00FA4A6E" w:rsidRPr="000B1885">
        <w:rPr>
          <w:highlight w:val="yellow"/>
          <w:lang w:eastAsia="zh-CN"/>
        </w:rPr>
        <w:t>(1979-14)</w:t>
      </w:r>
      <w:r w:rsidR="00FA4A6E">
        <w:rPr>
          <w:lang w:eastAsia="zh-CN"/>
        </w:rPr>
        <w:t xml:space="preserve"> claimed that the media’s interpretation of the debate is more influential on the electorate than is the debate itself. </w:t>
      </w:r>
      <w:r w:rsidR="000B1885">
        <w:rPr>
          <w:lang w:eastAsia="zh-CN"/>
        </w:rPr>
        <w:t xml:space="preserve">In sum, the public </w:t>
      </w:r>
      <w:r w:rsidR="00FA4A6E">
        <w:rPr>
          <w:lang w:eastAsia="zh-CN"/>
        </w:rPr>
        <w:t>(</w:t>
      </w:r>
      <w:r w:rsidR="000B1885">
        <w:rPr>
          <w:lang w:eastAsia="zh-CN"/>
        </w:rPr>
        <w:t>the electorate</w:t>
      </w:r>
      <w:r w:rsidR="00FA4A6E">
        <w:rPr>
          <w:lang w:eastAsia="zh-CN"/>
        </w:rPr>
        <w:t>)</w:t>
      </w:r>
      <w:r w:rsidR="000B1885">
        <w:rPr>
          <w:lang w:eastAsia="zh-CN"/>
        </w:rPr>
        <w:t xml:space="preserve"> and media </w:t>
      </w:r>
      <w:r w:rsidR="00FA4A6E">
        <w:rPr>
          <w:lang w:eastAsia="zh-CN"/>
        </w:rPr>
        <w:t>(</w:t>
      </w:r>
      <w:r w:rsidR="000B1885">
        <w:rPr>
          <w:lang w:eastAsia="zh-CN"/>
        </w:rPr>
        <w:t xml:space="preserve">the </w:t>
      </w:r>
      <w:r w:rsidR="00FA4A6E">
        <w:rPr>
          <w:lang w:eastAsia="zh-CN"/>
        </w:rPr>
        <w:t xml:space="preserve">main </w:t>
      </w:r>
      <w:r w:rsidR="000B1885">
        <w:rPr>
          <w:lang w:eastAsia="zh-CN"/>
        </w:rPr>
        <w:t>information source</w:t>
      </w:r>
      <w:r w:rsidR="00FA4A6E">
        <w:rPr>
          <w:lang w:eastAsia="zh-CN"/>
        </w:rPr>
        <w:t>)</w:t>
      </w:r>
      <w:r w:rsidR="000B1885">
        <w:rPr>
          <w:lang w:eastAsia="zh-CN"/>
        </w:rPr>
        <w:t xml:space="preserve"> of the electorate have been mediatized, </w:t>
      </w:r>
      <w:r w:rsidR="000127F0">
        <w:rPr>
          <w:lang w:eastAsia="zh-CN"/>
        </w:rPr>
        <w:t xml:space="preserve">or in other words, they are all driving force of the moral divergence in presidential </w:t>
      </w:r>
      <w:r w:rsidR="000127F0">
        <w:rPr>
          <w:lang w:eastAsia="zh-CN"/>
        </w:rPr>
        <w:lastRenderedPageBreak/>
        <w:t>debate</w:t>
      </w:r>
      <w:r w:rsidR="000B1885">
        <w:rPr>
          <w:lang w:eastAsia="zh-CN"/>
        </w:rPr>
        <w:t>.</w:t>
      </w:r>
      <w:r w:rsidR="00FA4A6E" w:rsidRPr="00FA4A6E">
        <w:rPr>
          <w:lang w:eastAsia="zh-CN"/>
        </w:rPr>
        <w:t xml:space="preserve"> </w:t>
      </w:r>
    </w:p>
    <w:p w14:paraId="0D574746" w14:textId="7DDF8E31" w:rsidR="00FA4A6E" w:rsidRDefault="00A27234" w:rsidP="00FA4A6E">
      <w:pPr>
        <w:rPr>
          <w:lang w:eastAsia="zh-CN"/>
        </w:rPr>
      </w:pPr>
      <w:r>
        <w:rPr>
          <w:lang w:eastAsia="zh-CN"/>
        </w:rPr>
        <w:t xml:space="preserve">On the other hand, </w:t>
      </w:r>
      <w:r w:rsidR="00FA4A6E">
        <w:rPr>
          <w:lang w:eastAsia="zh-CN"/>
        </w:rPr>
        <w:t xml:space="preserve">personalization seems to be the most popular strategy that politicians developed for </w:t>
      </w:r>
      <w:r>
        <w:rPr>
          <w:lang w:eastAsia="zh-CN"/>
        </w:rPr>
        <w:t xml:space="preserve">mediatization adaption because it has been identified as the major change caused by mediatization in politics </w:t>
      </w:r>
      <w:r>
        <w:rPr>
          <w:lang w:eastAsia="zh-CN"/>
        </w:rPr>
        <w:fldChar w:fldCharType="begin"/>
      </w:r>
      <w:r>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Pr>
          <w:lang w:eastAsia="zh-CN"/>
        </w:rPr>
        <w:fldChar w:fldCharType="separate"/>
      </w:r>
      <w:r>
        <w:rPr>
          <w:noProof/>
          <w:lang w:eastAsia="zh-CN"/>
        </w:rPr>
        <w:t>(S. P. Hjarvard, 2013)</w:t>
      </w:r>
      <w:r>
        <w:rPr>
          <w:lang w:eastAsia="zh-CN"/>
        </w:rPr>
        <w:fldChar w:fldCharType="end"/>
      </w:r>
      <w:r w:rsidR="00FA4A6E">
        <w:rPr>
          <w:lang w:eastAsia="zh-CN"/>
        </w:rPr>
        <w:t>, it is inevitable that presidential debaters increasingly focused on their own image, own moral concerns rather than focusing on real discussions with others, because they want to focus on themselves, especially in terms of image</w:t>
      </w:r>
      <w:r>
        <w:rPr>
          <w:lang w:eastAsia="zh-CN"/>
        </w:rPr>
        <w:t>.</w:t>
      </w:r>
    </w:p>
    <w:p w14:paraId="01A52D16" w14:textId="6E71102D"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8A6442" w:rsidRPr="00DB5464">
        <w:rPr>
          <w:lang w:eastAsia="zh-CN"/>
        </w:rPr>
        <w:t xml:space="preserve"> </w:t>
      </w:r>
    </w:p>
    <w:p w14:paraId="6935CA98" w14:textId="0552CCB7" w:rsidR="00737042" w:rsidRDefault="00737042" w:rsidP="00737042">
      <w:pPr>
        <w:ind w:firstLine="0"/>
        <w:rPr>
          <w:lang w:eastAsia="zh-CN"/>
        </w:rPr>
      </w:pPr>
      <w:r>
        <w:rPr>
          <w:lang w:eastAsia="zh-CN"/>
        </w:rPr>
        <w:tab/>
      </w:r>
      <w:r w:rsidR="00DB5464">
        <w:rPr>
          <w:lang w:eastAsia="zh-CN"/>
        </w:rPr>
        <w:t>T</w:t>
      </w:r>
      <w:r>
        <w:rPr>
          <w:lang w:eastAsia="zh-CN"/>
        </w:rPr>
        <w:t xml:space="preserve">he president candidates could but did not want to develop real discussions based on understanding of each other in terms of moral concerns in different moral foundations. This could offer an explanation to another interesting finding in this study: the first debate in each election year always has the biggest moral divergence. </w:t>
      </w:r>
      <w:r w:rsidR="00DA27E2">
        <w:rPr>
          <w:lang w:eastAsia="zh-CN"/>
        </w:rPr>
        <w:t xml:space="preserve">The first debate is more important than its following debates because it usually attracts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6E89CFD7" w:rsidR="00A27234" w:rsidRDefault="000127F0" w:rsidP="0088162F">
      <w:pPr>
        <w:rPr>
          <w:lang w:eastAsia="zh-CN"/>
        </w:rPr>
      </w:pPr>
      <w:r>
        <w:rPr>
          <w:rFonts w:hint="eastAsia"/>
          <w:lang w:eastAsia="zh-CN"/>
        </w:rPr>
        <w:t>I</w:t>
      </w:r>
      <w:r>
        <w:rPr>
          <w:lang w:eastAsia="zh-CN"/>
        </w:rPr>
        <w:t xml:space="preserve">t is worth mentioning that it not fair to blame the presidential candidates for “not want”. </w:t>
      </w:r>
      <w:r w:rsidR="0088162F">
        <w:rPr>
          <w:lang w:eastAsia="zh-CN"/>
        </w:rPr>
        <w:t xml:space="preserve">The audience, the media, and the institution of politics are all driving force of the moral </w:t>
      </w:r>
      <w:r>
        <w:rPr>
          <w:lang w:eastAsia="zh-CN"/>
        </w:rPr>
        <w:t>divergence in presidential debate</w:t>
      </w:r>
      <w:r w:rsidR="0088162F">
        <w:rPr>
          <w:lang w:eastAsia="zh-CN"/>
        </w:rPr>
        <w:t xml:space="preserve">, because they all be mediatized more or less. </w:t>
      </w:r>
      <w:r>
        <w:rPr>
          <w:lang w:eastAsia="zh-CN"/>
        </w:rPr>
        <w:t xml:space="preserve">Is it possible to prevent the moral divergence from being further widened? Or how could we prevent mediatization, or personalization from making the debate less debate? </w:t>
      </w:r>
      <w:r w:rsidR="0088162F">
        <w:rPr>
          <w:lang w:eastAsia="zh-CN"/>
        </w:rPr>
        <w:t>The challenges that the presidential debate is facing need to be further explored from a perspective of social change caused by mediatization, and 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10180CA1" w14:textId="77777777" w:rsidR="00077548" w:rsidRPr="00077548" w:rsidRDefault="00891CA9" w:rsidP="00077548">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077548" w:rsidRPr="00077548">
        <w:rPr>
          <w:noProof/>
        </w:rPr>
        <w:t xml:space="preserve">Altheide, D. L., &amp; Snow, R. P. (1979). </w:t>
      </w:r>
      <w:r w:rsidR="00077548" w:rsidRPr="00077548">
        <w:rPr>
          <w:i/>
          <w:noProof/>
        </w:rPr>
        <w:t>Media Logic</w:t>
      </w:r>
      <w:r w:rsidR="00077548" w:rsidRPr="00077548">
        <w:rPr>
          <w:noProof/>
        </w:rPr>
        <w:t>. Beverly Hills, CA: Sage.</w:t>
      </w:r>
    </w:p>
    <w:p w14:paraId="479EDD06" w14:textId="77777777" w:rsidR="00077548" w:rsidRPr="00077548" w:rsidRDefault="00077548" w:rsidP="00077548">
      <w:pPr>
        <w:pStyle w:val="EndNoteBibliography"/>
        <w:ind w:left="720" w:hanging="720"/>
        <w:rPr>
          <w:noProof/>
        </w:rPr>
      </w:pPr>
      <w:r w:rsidRPr="00077548">
        <w:rPr>
          <w:noProof/>
        </w:rPr>
        <w:t xml:space="preserve">Altheide, D. L., &amp; Snow, R. P. (1988). Toward a theory of mediation. </w:t>
      </w:r>
      <w:r w:rsidRPr="00077548">
        <w:rPr>
          <w:i/>
          <w:noProof/>
        </w:rPr>
        <w:t>Annals of the International Communication Association, 11</w:t>
      </w:r>
      <w:r w:rsidRPr="00077548">
        <w:rPr>
          <w:noProof/>
        </w:rPr>
        <w:t xml:space="preserve">(1), 194-223. </w:t>
      </w:r>
    </w:p>
    <w:p w14:paraId="3B6AE0D3" w14:textId="77777777" w:rsidR="00077548" w:rsidRPr="00077548" w:rsidRDefault="00077548" w:rsidP="00077548">
      <w:pPr>
        <w:pStyle w:val="EndNoteBibliography"/>
        <w:ind w:left="720" w:hanging="720"/>
        <w:rPr>
          <w:noProof/>
        </w:rPr>
      </w:pPr>
      <w:r w:rsidRPr="00077548">
        <w:rPr>
          <w:noProof/>
        </w:rPr>
        <w:t xml:space="preserve">Altheide, D. L., &amp; Snow, R. P. (1991). </w:t>
      </w:r>
      <w:r w:rsidRPr="00077548">
        <w:rPr>
          <w:i/>
          <w:noProof/>
        </w:rPr>
        <w:t>Media Worlds in the Postjournalism Era</w:t>
      </w:r>
      <w:r w:rsidRPr="00077548">
        <w:rPr>
          <w:noProof/>
        </w:rPr>
        <w:t>. New York: Aldine de Gruyter.</w:t>
      </w:r>
    </w:p>
    <w:p w14:paraId="3EC674F6" w14:textId="77777777" w:rsidR="00077548" w:rsidRPr="00077548" w:rsidRDefault="00077548" w:rsidP="00077548">
      <w:pPr>
        <w:pStyle w:val="EndNoteBibliography"/>
        <w:ind w:left="720" w:hanging="720"/>
        <w:rPr>
          <w:noProof/>
        </w:rPr>
      </w:pPr>
      <w:r w:rsidRPr="00077548">
        <w:rPr>
          <w:noProof/>
        </w:rPr>
        <w:t xml:space="preserve">Bastien, F. (2018). Using parallel content analysis to measure mediatization of politics: The televised leaders’ debates in Canada, 1968–2008. </w:t>
      </w:r>
      <w:r w:rsidRPr="00077548">
        <w:rPr>
          <w:i/>
          <w:noProof/>
        </w:rPr>
        <w:t>Journalism</w:t>
      </w:r>
      <w:r w:rsidRPr="00077548">
        <w:rPr>
          <w:noProof/>
        </w:rPr>
        <w:t xml:space="preserve">, 1464884917751962. </w:t>
      </w:r>
    </w:p>
    <w:p w14:paraId="41A0B21E" w14:textId="77777777" w:rsidR="00077548" w:rsidRPr="00077548" w:rsidRDefault="00077548" w:rsidP="00077548">
      <w:pPr>
        <w:pStyle w:val="EndNoteBibliography"/>
        <w:ind w:left="720" w:hanging="720"/>
        <w:rPr>
          <w:noProof/>
        </w:rPr>
      </w:pPr>
      <w:r w:rsidRPr="00077548">
        <w:rPr>
          <w:noProof/>
        </w:rPr>
        <w:t xml:space="preserve">Birkner, T. (2015). Mediatization of politics: The case of the former German chancellor Helmut Schmidt. </w:t>
      </w:r>
      <w:r w:rsidRPr="00077548">
        <w:rPr>
          <w:i/>
          <w:noProof/>
        </w:rPr>
        <w:t>European journal of communication, 30</w:t>
      </w:r>
      <w:r w:rsidRPr="00077548">
        <w:rPr>
          <w:noProof/>
        </w:rPr>
        <w:t xml:space="preserve">(4), 454-469. </w:t>
      </w:r>
    </w:p>
    <w:p w14:paraId="0753FD6E" w14:textId="77777777" w:rsidR="00077548" w:rsidRPr="00077548" w:rsidRDefault="00077548" w:rsidP="00077548">
      <w:pPr>
        <w:pStyle w:val="EndNoteBibliography"/>
        <w:ind w:left="720" w:hanging="720"/>
        <w:rPr>
          <w:noProof/>
        </w:rPr>
      </w:pPr>
      <w:r w:rsidRPr="00077548">
        <w:rPr>
          <w:noProof/>
        </w:rPr>
        <w:t xml:space="preserve">Carlin, D. P. (1989). A defense of the “debate” in presidential debates. </w:t>
      </w:r>
      <w:r w:rsidRPr="00077548">
        <w:rPr>
          <w:i/>
          <w:noProof/>
        </w:rPr>
        <w:t>The Journal of the American Forensic Association, 25</w:t>
      </w:r>
      <w:r w:rsidRPr="00077548">
        <w:rPr>
          <w:noProof/>
        </w:rPr>
        <w:t xml:space="preserve">(4), 208-213. </w:t>
      </w:r>
    </w:p>
    <w:p w14:paraId="4F275576" w14:textId="77777777" w:rsidR="00077548" w:rsidRPr="00077548" w:rsidRDefault="00077548" w:rsidP="00077548">
      <w:pPr>
        <w:pStyle w:val="EndNoteBibliography"/>
        <w:ind w:left="720" w:hanging="720"/>
        <w:rPr>
          <w:noProof/>
        </w:rPr>
      </w:pPr>
      <w:r w:rsidRPr="00077548">
        <w:rPr>
          <w:noProof/>
        </w:rPr>
        <w:t xml:space="preserve">Carlin, D. P. (1992). Presidential debates as focal points for campaign arguments. </w:t>
      </w:r>
    </w:p>
    <w:p w14:paraId="74B72147" w14:textId="77777777" w:rsidR="00077548" w:rsidRPr="00077548" w:rsidRDefault="00077548" w:rsidP="00077548">
      <w:pPr>
        <w:pStyle w:val="EndNoteBibliography"/>
        <w:ind w:left="720" w:hanging="720"/>
        <w:rPr>
          <w:noProof/>
        </w:rPr>
      </w:pPr>
      <w:r w:rsidRPr="00077548">
        <w:rPr>
          <w:noProof/>
        </w:rPr>
        <w:t xml:space="preserve">Casero-Ripollés, A., Feenstra, R. A., &amp; Tormey, S. (2016). Old and new media logics in an electoral campaign: The case of Podemos and the two-way street mediatization of politics. </w:t>
      </w:r>
      <w:r w:rsidRPr="00077548">
        <w:rPr>
          <w:i/>
          <w:noProof/>
        </w:rPr>
        <w:t>The international journal of press/politics, 21</w:t>
      </w:r>
      <w:r w:rsidRPr="00077548">
        <w:rPr>
          <w:noProof/>
        </w:rPr>
        <w:t xml:space="preserve">(3), 378-397. </w:t>
      </w:r>
    </w:p>
    <w:p w14:paraId="21D0482F" w14:textId="77777777" w:rsidR="00077548" w:rsidRPr="00077548" w:rsidRDefault="00077548" w:rsidP="00077548">
      <w:pPr>
        <w:pStyle w:val="EndNoteBibliography"/>
        <w:ind w:left="720" w:hanging="720"/>
        <w:rPr>
          <w:noProof/>
        </w:rPr>
      </w:pPr>
      <w:r w:rsidRPr="00077548">
        <w:rPr>
          <w:noProof/>
        </w:rPr>
        <w:t xml:space="preserve">Clifford, S., &amp; Jerit, J. (2013). How words do the work of politics: Moral foundations theory and the debate over stem cell research. </w:t>
      </w:r>
      <w:r w:rsidRPr="00077548">
        <w:rPr>
          <w:i/>
          <w:noProof/>
        </w:rPr>
        <w:t>The Journal of Politics, 75</w:t>
      </w:r>
      <w:r w:rsidRPr="00077548">
        <w:rPr>
          <w:noProof/>
        </w:rPr>
        <w:t xml:space="preserve">(3), 659-671. </w:t>
      </w:r>
    </w:p>
    <w:p w14:paraId="69F0385B" w14:textId="77777777" w:rsidR="00077548" w:rsidRPr="00077548" w:rsidRDefault="00077548" w:rsidP="00077548">
      <w:pPr>
        <w:pStyle w:val="EndNoteBibliography"/>
        <w:ind w:left="720" w:hanging="720"/>
        <w:rPr>
          <w:noProof/>
        </w:rPr>
      </w:pPr>
      <w:r w:rsidRPr="00077548">
        <w:rPr>
          <w:noProof/>
        </w:rPr>
        <w:t xml:space="preserve">Ekström, M., Fornäs, J., Jansson, A., &amp; Jerslev, A. (2016). Three tasks for mediatization research: Contributions to an open agenda. </w:t>
      </w:r>
      <w:r w:rsidRPr="00077548">
        <w:rPr>
          <w:i/>
          <w:noProof/>
        </w:rPr>
        <w:t>Media, culture &amp; society, 38</w:t>
      </w:r>
      <w:r w:rsidRPr="00077548">
        <w:rPr>
          <w:noProof/>
        </w:rPr>
        <w:t xml:space="preserve">(7), 1090-1108. </w:t>
      </w:r>
    </w:p>
    <w:p w14:paraId="6567C92A" w14:textId="77777777" w:rsidR="00077548" w:rsidRPr="00077548" w:rsidRDefault="00077548" w:rsidP="00077548">
      <w:pPr>
        <w:pStyle w:val="EndNoteBibliography"/>
        <w:ind w:left="720" w:hanging="720"/>
        <w:rPr>
          <w:noProof/>
        </w:rPr>
      </w:pPr>
      <w:r w:rsidRPr="00077548">
        <w:rPr>
          <w:noProof/>
        </w:rPr>
        <w:t xml:space="preserve">Fernandes, D. (2020). Politics at the Mall: The Moral Foundations of Boycotts. </w:t>
      </w:r>
      <w:r w:rsidRPr="00077548">
        <w:rPr>
          <w:i/>
          <w:noProof/>
        </w:rPr>
        <w:t>Journal of Public Policy &amp; Marketing, 39</w:t>
      </w:r>
      <w:r w:rsidRPr="00077548">
        <w:rPr>
          <w:noProof/>
        </w:rPr>
        <w:t xml:space="preserve">(4), 494-513. </w:t>
      </w:r>
    </w:p>
    <w:p w14:paraId="68A42EE5" w14:textId="77777777" w:rsidR="00077548" w:rsidRPr="00077548" w:rsidRDefault="00077548" w:rsidP="00077548">
      <w:pPr>
        <w:pStyle w:val="EndNoteBibliography"/>
        <w:ind w:left="720" w:hanging="720"/>
        <w:rPr>
          <w:noProof/>
        </w:rPr>
      </w:pPr>
      <w:r w:rsidRPr="00077548">
        <w:rPr>
          <w:noProof/>
        </w:rPr>
        <w:t xml:space="preserve">Garten, J., Hoover, J., Johnson, K. M., Boghrati, R., Iskiwitch, C., &amp; Dehghani, M. (2018). Dictionaries and distributions: Combining expert knowledge and large scale textual data content analysis. </w:t>
      </w:r>
      <w:r w:rsidRPr="00077548">
        <w:rPr>
          <w:i/>
          <w:noProof/>
        </w:rPr>
        <w:t>Behavior research methods, 50</w:t>
      </w:r>
      <w:r w:rsidRPr="00077548">
        <w:rPr>
          <w:noProof/>
        </w:rPr>
        <w:t xml:space="preserve">(1), 344-361. </w:t>
      </w:r>
    </w:p>
    <w:p w14:paraId="302B16A5" w14:textId="77777777" w:rsidR="00077548" w:rsidRPr="00077548" w:rsidRDefault="00077548" w:rsidP="00077548">
      <w:pPr>
        <w:pStyle w:val="EndNoteBibliography"/>
        <w:ind w:left="720" w:hanging="720"/>
        <w:rPr>
          <w:noProof/>
        </w:rPr>
      </w:pPr>
      <w:r w:rsidRPr="00077548">
        <w:rPr>
          <w:noProof/>
        </w:rPr>
        <w:t xml:space="preserve">Goffman, E. (1973). </w:t>
      </w:r>
      <w:r w:rsidRPr="00077548">
        <w:rPr>
          <w:i/>
          <w:noProof/>
        </w:rPr>
        <w:t>The presentation of self in everyday life</w:t>
      </w:r>
      <w:r w:rsidRPr="00077548">
        <w:rPr>
          <w:noProof/>
        </w:rPr>
        <w:t>. Woodstock, New York Overlook Press.</w:t>
      </w:r>
    </w:p>
    <w:p w14:paraId="1C116085" w14:textId="77777777" w:rsidR="00077548" w:rsidRPr="00077548" w:rsidRDefault="00077548" w:rsidP="00077548">
      <w:pPr>
        <w:pStyle w:val="EndNoteBibliography"/>
        <w:ind w:left="720" w:hanging="720"/>
        <w:rPr>
          <w:noProof/>
        </w:rPr>
      </w:pPr>
      <w:r w:rsidRPr="00077548">
        <w:rPr>
          <w:noProof/>
        </w:rPr>
        <w:t xml:space="preserve">Graham, J., Haidt, J., Koleva, S., Motyl, M., Iyer, R., Wojcik, S. P., &amp; Ditto, P. H. (2013). Moral foundations theory: The pragmatic validity of moral pluralism. In </w:t>
      </w:r>
      <w:r w:rsidRPr="00077548">
        <w:rPr>
          <w:i/>
          <w:noProof/>
        </w:rPr>
        <w:t>Advances in experimental social psychology</w:t>
      </w:r>
      <w:r w:rsidRPr="00077548">
        <w:rPr>
          <w:noProof/>
        </w:rPr>
        <w:t xml:space="preserve"> (Vol. 47, pp. 55-130): Elsevier.</w:t>
      </w:r>
    </w:p>
    <w:p w14:paraId="2DE80DF4" w14:textId="77777777" w:rsidR="00077548" w:rsidRPr="00077548" w:rsidRDefault="00077548" w:rsidP="00077548">
      <w:pPr>
        <w:pStyle w:val="EndNoteBibliography"/>
        <w:ind w:left="720" w:hanging="720"/>
        <w:rPr>
          <w:noProof/>
        </w:rPr>
      </w:pPr>
      <w:r w:rsidRPr="00077548">
        <w:rPr>
          <w:noProof/>
        </w:rPr>
        <w:t xml:space="preserve">Graham, J., Haidt, J., &amp; Nosek, B. A. (2009). Liberals and conservatives rely on different sets of moral foundations. </w:t>
      </w:r>
      <w:r w:rsidRPr="00077548">
        <w:rPr>
          <w:i/>
          <w:noProof/>
        </w:rPr>
        <w:t>Journal of personality and social psychology, 96</w:t>
      </w:r>
      <w:r w:rsidRPr="00077548">
        <w:rPr>
          <w:noProof/>
        </w:rPr>
        <w:t xml:space="preserve">(5), 1029. </w:t>
      </w:r>
    </w:p>
    <w:p w14:paraId="5E66BC36" w14:textId="77777777" w:rsidR="00077548" w:rsidRPr="00077548" w:rsidRDefault="00077548" w:rsidP="00077548">
      <w:pPr>
        <w:pStyle w:val="EndNoteBibliography"/>
        <w:ind w:left="720" w:hanging="720"/>
        <w:rPr>
          <w:noProof/>
        </w:rPr>
      </w:pPr>
      <w:r w:rsidRPr="00077548">
        <w:rPr>
          <w:noProof/>
        </w:rPr>
        <w:t xml:space="preserve">Haidt, J. (2012). </w:t>
      </w:r>
      <w:r w:rsidRPr="00077548">
        <w:rPr>
          <w:i/>
          <w:noProof/>
        </w:rPr>
        <w:t>The righteous mind: Why good people are divided by politics and religion</w:t>
      </w:r>
      <w:r w:rsidRPr="00077548">
        <w:rPr>
          <w:noProof/>
        </w:rPr>
        <w:t>: Vintage.</w:t>
      </w:r>
    </w:p>
    <w:p w14:paraId="28B3FEF4" w14:textId="77777777" w:rsidR="00077548" w:rsidRPr="00077548" w:rsidRDefault="00077548" w:rsidP="00077548">
      <w:pPr>
        <w:pStyle w:val="EndNoteBibliography"/>
        <w:ind w:left="720" w:hanging="720"/>
        <w:rPr>
          <w:noProof/>
        </w:rPr>
      </w:pPr>
      <w:r w:rsidRPr="00077548">
        <w:rPr>
          <w:noProof/>
        </w:rPr>
        <w:t xml:space="preserve">Haidt, J., &amp; Graham, J. (2007). When morality opposes justice: Conservatives have moral intuitions that liberals may not recognize. </w:t>
      </w:r>
      <w:r w:rsidRPr="00077548">
        <w:rPr>
          <w:i/>
          <w:noProof/>
        </w:rPr>
        <w:t>Social Justice Research, 20</w:t>
      </w:r>
      <w:r w:rsidRPr="00077548">
        <w:rPr>
          <w:noProof/>
        </w:rPr>
        <w:t xml:space="preserve">(1), 98-116. </w:t>
      </w:r>
    </w:p>
    <w:p w14:paraId="2A03833D" w14:textId="77777777" w:rsidR="00077548" w:rsidRPr="00077548" w:rsidRDefault="00077548" w:rsidP="00077548">
      <w:pPr>
        <w:pStyle w:val="EndNoteBibliography"/>
        <w:ind w:left="720" w:hanging="720"/>
        <w:rPr>
          <w:noProof/>
        </w:rPr>
      </w:pPr>
      <w:r w:rsidRPr="00077548">
        <w:rPr>
          <w:noProof/>
        </w:rPr>
        <w:t xml:space="preserve">Haidt, J., &amp; Joseph, C. (2004). Intuitive ethics: How innately prepared intuitions generate culturally variable virtues. </w:t>
      </w:r>
      <w:r w:rsidRPr="00077548">
        <w:rPr>
          <w:i/>
          <w:noProof/>
        </w:rPr>
        <w:t>Daedalus, 133</w:t>
      </w:r>
      <w:r w:rsidRPr="00077548">
        <w:rPr>
          <w:noProof/>
        </w:rPr>
        <w:t xml:space="preserve">(4), 55-66. </w:t>
      </w:r>
    </w:p>
    <w:p w14:paraId="03D30C3F" w14:textId="77777777" w:rsidR="00077548" w:rsidRPr="00077548" w:rsidRDefault="00077548" w:rsidP="00077548">
      <w:pPr>
        <w:pStyle w:val="EndNoteBibliography"/>
        <w:ind w:left="720" w:hanging="720"/>
        <w:rPr>
          <w:noProof/>
        </w:rPr>
      </w:pPr>
      <w:r w:rsidRPr="00077548">
        <w:rPr>
          <w:noProof/>
        </w:rPr>
        <w:t xml:space="preserve">Hjarvard, S. (2008). The mediatization of society. </w:t>
      </w:r>
      <w:r w:rsidRPr="00077548">
        <w:rPr>
          <w:i/>
          <w:noProof/>
        </w:rPr>
        <w:t>Nordicom review, 29</w:t>
      </w:r>
      <w:r w:rsidRPr="00077548">
        <w:rPr>
          <w:noProof/>
        </w:rPr>
        <w:t xml:space="preserve">(2), 102-131. </w:t>
      </w:r>
    </w:p>
    <w:p w14:paraId="00619DB6" w14:textId="77777777" w:rsidR="00077548" w:rsidRPr="00077548" w:rsidRDefault="00077548" w:rsidP="00077548">
      <w:pPr>
        <w:pStyle w:val="EndNoteBibliography"/>
        <w:ind w:left="720" w:hanging="720"/>
        <w:rPr>
          <w:noProof/>
        </w:rPr>
      </w:pPr>
      <w:r w:rsidRPr="00077548">
        <w:rPr>
          <w:noProof/>
        </w:rPr>
        <w:t xml:space="preserve">Hjarvard, S. P. (2013). </w:t>
      </w:r>
      <w:r w:rsidRPr="00077548">
        <w:rPr>
          <w:i/>
          <w:noProof/>
        </w:rPr>
        <w:t>The mediatization of culture and society</w:t>
      </w:r>
      <w:r w:rsidRPr="00077548">
        <w:rPr>
          <w:noProof/>
        </w:rPr>
        <w:t>. New York, NY: Routledge.</w:t>
      </w:r>
    </w:p>
    <w:p w14:paraId="0793F9B7" w14:textId="77777777" w:rsidR="00077548" w:rsidRPr="00077548" w:rsidRDefault="00077548" w:rsidP="00077548">
      <w:pPr>
        <w:pStyle w:val="EndNoteBibliography"/>
        <w:ind w:left="720" w:hanging="720"/>
        <w:rPr>
          <w:noProof/>
        </w:rPr>
      </w:pPr>
      <w:r w:rsidRPr="00077548">
        <w:rPr>
          <w:noProof/>
        </w:rPr>
        <w:t xml:space="preserve">Hoover, J., Johnson, K., Boghrati, R., Graham, J., &amp; Dehghani, M. (2018). Moral framing and charitable donation: Integrating exploratory social media analyses and confirmatory experimentation. </w:t>
      </w:r>
      <w:r w:rsidRPr="00077548">
        <w:rPr>
          <w:i/>
          <w:noProof/>
        </w:rPr>
        <w:t>Collabra: Psychology, 4</w:t>
      </w:r>
      <w:r w:rsidRPr="00077548">
        <w:rPr>
          <w:noProof/>
        </w:rPr>
        <w:t xml:space="preserve">(1). </w:t>
      </w:r>
    </w:p>
    <w:p w14:paraId="1B5725BD" w14:textId="77777777" w:rsidR="00077548" w:rsidRPr="00077548" w:rsidRDefault="00077548" w:rsidP="00077548">
      <w:pPr>
        <w:pStyle w:val="EndNoteBibliography"/>
        <w:ind w:left="720" w:hanging="720"/>
        <w:rPr>
          <w:noProof/>
        </w:rPr>
      </w:pPr>
      <w:r w:rsidRPr="00077548">
        <w:rPr>
          <w:noProof/>
        </w:rPr>
        <w:t xml:space="preserve">Koleva, S. P., Graham, J., Iyer, R., Ditto, P. H., &amp; Haidt, J. (2012). Tracing the threads: How five moral concerns (especially Purity) help explain culture war attitudes. </w:t>
      </w:r>
      <w:r w:rsidRPr="00077548">
        <w:rPr>
          <w:i/>
          <w:noProof/>
        </w:rPr>
        <w:t xml:space="preserve">Journal of </w:t>
      </w:r>
      <w:r w:rsidRPr="00077548">
        <w:rPr>
          <w:i/>
          <w:noProof/>
        </w:rPr>
        <w:lastRenderedPageBreak/>
        <w:t>Research in Personality, 46</w:t>
      </w:r>
      <w:r w:rsidRPr="00077548">
        <w:rPr>
          <w:noProof/>
        </w:rPr>
        <w:t xml:space="preserve">(2), 184-194. </w:t>
      </w:r>
    </w:p>
    <w:p w14:paraId="7AD091E8" w14:textId="77777777" w:rsidR="00077548" w:rsidRPr="00077548" w:rsidRDefault="00077548" w:rsidP="00077548">
      <w:pPr>
        <w:pStyle w:val="EndNoteBibliography"/>
        <w:ind w:left="720" w:hanging="720"/>
        <w:rPr>
          <w:noProof/>
        </w:rPr>
      </w:pPr>
      <w:r w:rsidRPr="00077548">
        <w:rPr>
          <w:noProof/>
        </w:rPr>
        <w:t xml:space="preserve">Kraft, P. W. (2018). Measuring morality in political attitude expression. </w:t>
      </w:r>
      <w:r w:rsidRPr="00077548">
        <w:rPr>
          <w:i/>
          <w:noProof/>
        </w:rPr>
        <w:t>The Journal of Politics, 80</w:t>
      </w:r>
      <w:r w:rsidRPr="00077548">
        <w:rPr>
          <w:noProof/>
        </w:rPr>
        <w:t xml:space="preserve">(3), 1028-1033. </w:t>
      </w:r>
    </w:p>
    <w:p w14:paraId="6912ACB9" w14:textId="77777777" w:rsidR="00077548" w:rsidRPr="00077548" w:rsidRDefault="00077548" w:rsidP="00077548">
      <w:pPr>
        <w:pStyle w:val="EndNoteBibliography"/>
        <w:ind w:left="720" w:hanging="720"/>
        <w:rPr>
          <w:noProof/>
        </w:rPr>
      </w:pPr>
      <w:r w:rsidRPr="00077548">
        <w:rPr>
          <w:noProof/>
        </w:rPr>
        <w:t xml:space="preserve">Lang, K., &amp; Lang, G. E. (2002). Studying events in their natural settings. In K. B. Jensen &amp; N. W. Jankowski (Eds.), </w:t>
      </w:r>
      <w:r w:rsidRPr="00077548">
        <w:rPr>
          <w:i/>
          <w:noProof/>
        </w:rPr>
        <w:t>A handbook of qualitative methodologies for mass communication research</w:t>
      </w:r>
      <w:r w:rsidRPr="00077548">
        <w:rPr>
          <w:noProof/>
        </w:rPr>
        <w:t xml:space="preserve"> (pp. 193-215). New York, NY: Routledge.</w:t>
      </w:r>
    </w:p>
    <w:p w14:paraId="11CFEC68" w14:textId="77777777" w:rsidR="00077548" w:rsidRPr="00077548" w:rsidRDefault="00077548" w:rsidP="00077548">
      <w:pPr>
        <w:pStyle w:val="EndNoteBibliography"/>
        <w:ind w:left="720" w:hanging="720"/>
        <w:rPr>
          <w:noProof/>
        </w:rPr>
      </w:pPr>
      <w:r w:rsidRPr="00077548">
        <w:rPr>
          <w:noProof/>
        </w:rPr>
        <w:t xml:space="preserve">Lanoue, D. J., &amp; Schrott, P. R. (1991). </w:t>
      </w:r>
      <w:r w:rsidRPr="00077548">
        <w:rPr>
          <w:i/>
          <w:noProof/>
        </w:rPr>
        <w:t>The joint press conference: The history, impact, and prospects of American presidential debates</w:t>
      </w:r>
      <w:r w:rsidRPr="00077548">
        <w:rPr>
          <w:noProof/>
        </w:rPr>
        <w:t>: Greenwood Publishing Group.</w:t>
      </w:r>
    </w:p>
    <w:p w14:paraId="5C097232" w14:textId="77777777" w:rsidR="00077548" w:rsidRPr="00077548" w:rsidRDefault="00077548" w:rsidP="00077548">
      <w:pPr>
        <w:pStyle w:val="EndNoteBibliography"/>
        <w:ind w:left="720" w:hanging="720"/>
        <w:rPr>
          <w:noProof/>
        </w:rPr>
      </w:pPr>
      <w:r w:rsidRPr="00077548">
        <w:rPr>
          <w:noProof/>
        </w:rPr>
        <w:t xml:space="preserve">Levasseur, D., &amp; Dean, K. W. (1996). The use of evidence in presidential debates: A study of evidence levels and types from 1960 to 1988. </w:t>
      </w:r>
      <w:r w:rsidRPr="00077548">
        <w:rPr>
          <w:i/>
          <w:noProof/>
        </w:rPr>
        <w:t>Argumentation and Advocacy, 32</w:t>
      </w:r>
      <w:r w:rsidRPr="00077548">
        <w:rPr>
          <w:noProof/>
        </w:rPr>
        <w:t xml:space="preserve">(3), 129-142. </w:t>
      </w:r>
    </w:p>
    <w:p w14:paraId="44B02886" w14:textId="77777777" w:rsidR="00077548" w:rsidRPr="00077548" w:rsidRDefault="00077548" w:rsidP="00077548">
      <w:pPr>
        <w:pStyle w:val="EndNoteBibliography"/>
        <w:ind w:left="720" w:hanging="720"/>
        <w:rPr>
          <w:noProof/>
        </w:rPr>
      </w:pPr>
      <w:r w:rsidRPr="00077548">
        <w:rPr>
          <w:noProof/>
        </w:rPr>
        <w:t xml:space="preserve">Lewis, P. G. (2019). Moral Foundations in the 2015-16 US Presidential Primary Debates: The Positive and Negative Moral Vocabulary of Partisan Elites. </w:t>
      </w:r>
      <w:r w:rsidRPr="00077548">
        <w:rPr>
          <w:i/>
          <w:noProof/>
        </w:rPr>
        <w:t>Social Sciences, 8</w:t>
      </w:r>
      <w:r w:rsidRPr="00077548">
        <w:rPr>
          <w:noProof/>
        </w:rPr>
        <w:t xml:space="preserve">(8), 233. </w:t>
      </w:r>
    </w:p>
    <w:p w14:paraId="62638FDA" w14:textId="77777777" w:rsidR="00077548" w:rsidRPr="00077548" w:rsidRDefault="00077548" w:rsidP="00077548">
      <w:pPr>
        <w:pStyle w:val="EndNoteBibliography"/>
        <w:ind w:left="720" w:hanging="720"/>
        <w:rPr>
          <w:noProof/>
        </w:rPr>
      </w:pPr>
      <w:r w:rsidRPr="00077548">
        <w:rPr>
          <w:noProof/>
        </w:rPr>
        <w:t xml:space="preserve">Matsuo, A., Sasahara, K., Taguchi, Y., &amp; Karasawa, M. (2019). Development and validation of the japanese moral foundations dictionary. </w:t>
      </w:r>
      <w:r w:rsidRPr="00077548">
        <w:rPr>
          <w:i/>
          <w:noProof/>
        </w:rPr>
        <w:t>PloS one, 14</w:t>
      </w:r>
      <w:r w:rsidRPr="00077548">
        <w:rPr>
          <w:noProof/>
        </w:rPr>
        <w:t xml:space="preserve">(3), e0213343. </w:t>
      </w:r>
    </w:p>
    <w:p w14:paraId="2F6F934B" w14:textId="77777777" w:rsidR="00077548" w:rsidRPr="00077548" w:rsidRDefault="00077548" w:rsidP="00077548">
      <w:pPr>
        <w:pStyle w:val="EndNoteBibliography"/>
        <w:ind w:left="720" w:hanging="720"/>
        <w:rPr>
          <w:noProof/>
        </w:rPr>
      </w:pPr>
      <w:r w:rsidRPr="00077548">
        <w:rPr>
          <w:noProof/>
        </w:rPr>
        <w:t xml:space="preserve">Mazzoleni, G. (2008). Mediatization of politics. </w:t>
      </w:r>
      <w:r w:rsidRPr="00077548">
        <w:rPr>
          <w:i/>
          <w:noProof/>
        </w:rPr>
        <w:t>The international encyclopedia of communication</w:t>
      </w:r>
      <w:r w:rsidRPr="00077548">
        <w:rPr>
          <w:noProof/>
        </w:rPr>
        <w:t xml:space="preserve">. </w:t>
      </w:r>
    </w:p>
    <w:p w14:paraId="25D9B8B2" w14:textId="77777777" w:rsidR="00077548" w:rsidRPr="00077548" w:rsidRDefault="00077548" w:rsidP="00077548">
      <w:pPr>
        <w:pStyle w:val="EndNoteBibliography"/>
        <w:ind w:left="720" w:hanging="720"/>
        <w:rPr>
          <w:noProof/>
        </w:rPr>
      </w:pPr>
      <w:r w:rsidRPr="00077548">
        <w:rPr>
          <w:noProof/>
        </w:rPr>
        <w:t xml:space="preserve">McKinney, M. S., &amp; Carlin, D. B. (2004). Political campaign debates. </w:t>
      </w:r>
      <w:r w:rsidRPr="00077548">
        <w:rPr>
          <w:i/>
          <w:noProof/>
        </w:rPr>
        <w:t>Handbook of political communication research</w:t>
      </w:r>
      <w:r w:rsidRPr="00077548">
        <w:rPr>
          <w:noProof/>
        </w:rPr>
        <w:t xml:space="preserve">, 203-234. </w:t>
      </w:r>
    </w:p>
    <w:p w14:paraId="28E788D7" w14:textId="77777777" w:rsidR="00077548" w:rsidRPr="00077548" w:rsidRDefault="00077548" w:rsidP="00077548">
      <w:pPr>
        <w:pStyle w:val="EndNoteBibliography"/>
        <w:ind w:left="720" w:hanging="720"/>
        <w:rPr>
          <w:noProof/>
        </w:rPr>
      </w:pPr>
      <w:r w:rsidRPr="00077548">
        <w:rPr>
          <w:noProof/>
        </w:rPr>
        <w:t xml:space="preserve">McKinney, M. S., Dudash, E. A., &amp; Hodgkinson, G. (2003). Viewer reactions to the 2000 presidential debates. </w:t>
      </w:r>
      <w:r w:rsidRPr="00077548">
        <w:rPr>
          <w:i/>
          <w:noProof/>
        </w:rPr>
        <w:t>The millennium election: Communication in the 2000 campaign</w:t>
      </w:r>
      <w:r w:rsidRPr="00077548">
        <w:rPr>
          <w:noProof/>
        </w:rPr>
        <w:t xml:space="preserve">, 43-58. </w:t>
      </w:r>
    </w:p>
    <w:p w14:paraId="2FEEEE99" w14:textId="77777777" w:rsidR="00077548" w:rsidRPr="00077548" w:rsidRDefault="00077548" w:rsidP="00077548">
      <w:pPr>
        <w:pStyle w:val="EndNoteBibliography"/>
        <w:ind w:left="720" w:hanging="720"/>
        <w:rPr>
          <w:noProof/>
        </w:rPr>
      </w:pPr>
      <w:r w:rsidRPr="00077548">
        <w:rPr>
          <w:noProof/>
        </w:rPr>
        <w:t xml:space="preserve">Mikolov, T., Sutskever, I., Chen, K., Corrado, G. S., &amp; Dean, J. (2013). </w:t>
      </w:r>
      <w:r w:rsidRPr="00077548">
        <w:rPr>
          <w:i/>
          <w:noProof/>
        </w:rPr>
        <w:t>Distributed representations of words and phrases and their compositionality.</w:t>
      </w:r>
      <w:r w:rsidRPr="00077548">
        <w:rPr>
          <w:noProof/>
        </w:rPr>
        <w:t xml:space="preserve"> Paper presented at the Advances in neural information processing systems.</w:t>
      </w:r>
    </w:p>
    <w:p w14:paraId="625726E7" w14:textId="77777777" w:rsidR="00077548" w:rsidRPr="00077548" w:rsidRDefault="00077548" w:rsidP="00077548">
      <w:pPr>
        <w:pStyle w:val="EndNoteBibliography"/>
        <w:ind w:left="720" w:hanging="720"/>
        <w:rPr>
          <w:noProof/>
        </w:rPr>
      </w:pPr>
      <w:r w:rsidRPr="00077548">
        <w:rPr>
          <w:noProof/>
        </w:rPr>
        <w:t xml:space="preserve">Strömbäck, J. (2008). Four phases of mediatization: An analysis of the mediatization of politics. </w:t>
      </w:r>
      <w:r w:rsidRPr="00077548">
        <w:rPr>
          <w:i/>
          <w:noProof/>
        </w:rPr>
        <w:t>The international journal of press/politics, 13</w:t>
      </w:r>
      <w:r w:rsidRPr="00077548">
        <w:rPr>
          <w:noProof/>
        </w:rPr>
        <w:t xml:space="preserve">(3), 228-246. </w:t>
      </w:r>
    </w:p>
    <w:p w14:paraId="7141B5FA" w14:textId="77777777" w:rsidR="00077548" w:rsidRPr="00077548" w:rsidRDefault="00077548" w:rsidP="00077548">
      <w:pPr>
        <w:pStyle w:val="EndNoteBibliography"/>
        <w:ind w:left="720" w:hanging="720"/>
        <w:rPr>
          <w:noProof/>
        </w:rPr>
      </w:pPr>
      <w:r w:rsidRPr="00077548">
        <w:rPr>
          <w:noProof/>
        </w:rPr>
        <w:t xml:space="preserve">Strömbäck, J., Esser, F., &amp; Lundby, K. (2009). Shaping politics: Mediatization and media interventionism. </w:t>
      </w:r>
    </w:p>
    <w:p w14:paraId="108ACFC1" w14:textId="77777777" w:rsidR="00077548" w:rsidRPr="00077548" w:rsidRDefault="00077548" w:rsidP="00077548">
      <w:pPr>
        <w:pStyle w:val="EndNoteBibliography"/>
        <w:ind w:left="720" w:hanging="720"/>
        <w:rPr>
          <w:noProof/>
        </w:rPr>
      </w:pPr>
      <w:r w:rsidRPr="00077548">
        <w:rPr>
          <w:noProof/>
        </w:rPr>
        <w:t xml:space="preserve">Tuchman, G. (1978). </w:t>
      </w:r>
      <w:r w:rsidRPr="00077548">
        <w:rPr>
          <w:i/>
          <w:noProof/>
        </w:rPr>
        <w:t>Making news: A study in the construction of reality</w:t>
      </w:r>
      <w:r w:rsidRPr="00077548">
        <w:rPr>
          <w:noProof/>
        </w:rPr>
        <w:t>. New York City: The Free Press.</w:t>
      </w:r>
    </w:p>
    <w:p w14:paraId="36E5D999" w14:textId="74D7A967"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7"/>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5" w:author="Hu, Lingshu (MU-Student)" w:date="2020-11-01T23:43:00Z" w:initials="HL(">
    <w:p w14:paraId="6DD718C8" w14:textId="0C4DBDDA" w:rsidR="00C1645A" w:rsidRDefault="00C1645A">
      <w:pPr>
        <w:pStyle w:val="CommentText"/>
        <w:rPr>
          <w:lang w:eastAsia="zh-CN"/>
        </w:rPr>
      </w:pPr>
      <w:r>
        <w:rPr>
          <w:rStyle w:val="CommentReference"/>
        </w:rPr>
        <w:annotationRef/>
      </w:r>
      <w:r>
        <w:rPr>
          <w:rFonts w:ascii="SimSun" w:eastAsia="SimSun" w:hAnsi="SimSun" w:cs="SimSun" w:hint="eastAsia"/>
          <w:lang w:eastAsia="zh-CN"/>
        </w:rPr>
        <w:t>第2点和第三点应该对调一下顺序，先说D在很多项上都高， 再说差别不大，不然读起来有点矛盾。</w:t>
      </w:r>
    </w:p>
  </w:comment>
  <w:comment w:id="488" w:author="Hu, Lingshu (MU-Student)" w:date="2020-11-01T23:32:00Z" w:initials="HL(">
    <w:p w14:paraId="39C677CD" w14:textId="4FD41C0C" w:rsidR="00C1645A" w:rsidRDefault="00C1645A">
      <w:pPr>
        <w:pStyle w:val="CommentText"/>
        <w:rPr>
          <w:lang w:eastAsia="zh-CN"/>
        </w:rPr>
      </w:pPr>
      <w:r>
        <w:rPr>
          <w:rStyle w:val="CommentReference"/>
        </w:rPr>
        <w:annotationRef/>
      </w:r>
      <w:r>
        <w:rPr>
          <w:rFonts w:ascii="SimSun" w:eastAsia="SimSun" w:hAnsi="SimSun" w:cs="SimSun" w:hint="eastAsia"/>
          <w:lang w:eastAsia="zh-CN"/>
        </w:rPr>
        <w:t>这里你需要先交代一下研究显示liberal更少关注authority和loyalty，但在我们的结果里不是这样，所以可能说明了他们能根据需要调整moral的表达什么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D718C8" w15:done="0"/>
  <w15:commentEx w15:paraId="39C677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9C6A6" w16cex:dateUtc="2020-11-02T05:43:00Z"/>
  <w16cex:commentExtensible w16cex:durableId="2349C412" w16cex:dateUtc="2020-11-02T0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D718C8" w16cid:durableId="2349C6A6"/>
  <w16cid:commentId w16cid:paraId="39C677CD" w16cid:durableId="2349C4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35E536" w14:textId="77777777" w:rsidR="0093791A" w:rsidRDefault="0093791A">
      <w:r>
        <w:separator/>
      </w:r>
    </w:p>
  </w:endnote>
  <w:endnote w:type="continuationSeparator" w:id="0">
    <w:p w14:paraId="61AABFC3" w14:textId="77777777" w:rsidR="0093791A" w:rsidRDefault="009379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rande"/>
    <w:panose1 w:val="020B0600040502020204"/>
    <w:charset w:val="00"/>
    <w:family w:val="swiss"/>
    <w:pitch w:val="variable"/>
    <w:sig w:usb0="E1000AEF" w:usb1="5000A1FF" w:usb2="00000000" w:usb3="00000000" w:csb0="000001BF" w:csb1="00000000"/>
  </w:font>
  <w:font w:name="Monaco">
    <w:altName w:val="﷽﷽﷽﷽﷽﷽﷽〲㈮ፀo怀"/>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4F40D2" w14:textId="77777777" w:rsidR="0093791A" w:rsidRDefault="0093791A">
      <w:r>
        <w:separator/>
      </w:r>
    </w:p>
  </w:footnote>
  <w:footnote w:type="continuationSeparator" w:id="0">
    <w:p w14:paraId="721F9ABC" w14:textId="77777777" w:rsidR="0093791A" w:rsidRDefault="009379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Content>
      <w:p w14:paraId="5F6016EC" w14:textId="77777777" w:rsidR="00C1645A" w:rsidRDefault="00C1645A"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0B677E71" w:rsidR="00C1645A" w:rsidRDefault="00C1645A" w:rsidP="009C3DDA">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Content>
      <w:p w14:paraId="5AD93741" w14:textId="77777777" w:rsidR="00C1645A" w:rsidRDefault="00C1645A"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5377370F" w:rsidR="00C1645A" w:rsidRDefault="00C1645A" w:rsidP="008F76D5">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Xu, Mengyao (MU-Student)">
    <w15:presenceInfo w15:providerId="AD" w15:userId="S::mx3mt@mail.missouri.edu::bcaf13b1-7766-4670-977a-95def574c4dd"/>
  </w15:person>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55&lt;/item&gt;&lt;item&gt;85&lt;/item&gt;&lt;item&gt;86&lt;/item&gt;&lt;item&gt;94&lt;/item&gt;&lt;item&gt;95&lt;/item&gt;&lt;item&gt;99&lt;/item&gt;&lt;item&gt;128&lt;/item&gt;&lt;item&gt;153&lt;/item&gt;&lt;item&gt;193&lt;/item&gt;&lt;item&gt;194&lt;/item&gt;&lt;item&gt;195&lt;/item&gt;&lt;item&gt;226&lt;/item&gt;&lt;item&gt;232&lt;/item&gt;&lt;item&gt;297&lt;/item&gt;&lt;item&gt;302&lt;/item&gt;&lt;item&gt;303&lt;/item&gt;&lt;item&gt;329&lt;/item&gt;&lt;item&gt;330&lt;/item&gt;&lt;item&gt;331&lt;/item&gt;&lt;item&gt;332&lt;/item&gt;&lt;item&gt;333&lt;/item&gt;&lt;item&gt;334&lt;/item&gt;&lt;item&gt;344&lt;/item&gt;&lt;item&gt;345&lt;/item&gt;&lt;item&gt;346&lt;/item&gt;&lt;item&gt;347&lt;/item&gt;&lt;item&gt;348&lt;/item&gt;&lt;item&gt;350&lt;/item&gt;&lt;item&gt;352&lt;/item&gt;&lt;item&gt;353&lt;/item&gt;&lt;item&gt;354&lt;/item&gt;&lt;item&gt;355&lt;/item&gt;&lt;item&gt;356&lt;/item&gt;&lt;item&gt;358&lt;/item&gt;&lt;/record-ids&gt;&lt;/item&gt;&lt;/Libraries&gt;"/>
  </w:docVars>
  <w:rsids>
    <w:rsidRoot w:val="00AE0707"/>
    <w:rsid w:val="00000A3B"/>
    <w:rsid w:val="00003BAB"/>
    <w:rsid w:val="00005473"/>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A67"/>
    <w:rsid w:val="0006579E"/>
    <w:rsid w:val="00070552"/>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4F6"/>
    <w:rsid w:val="000955BF"/>
    <w:rsid w:val="00095A95"/>
    <w:rsid w:val="00095BCD"/>
    <w:rsid w:val="00096D94"/>
    <w:rsid w:val="00097120"/>
    <w:rsid w:val="000974E5"/>
    <w:rsid w:val="00097CA6"/>
    <w:rsid w:val="00097D13"/>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E5"/>
    <w:rsid w:val="000B2DB6"/>
    <w:rsid w:val="000B3608"/>
    <w:rsid w:val="000B425C"/>
    <w:rsid w:val="000B4F68"/>
    <w:rsid w:val="000B52DB"/>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1249"/>
    <w:rsid w:val="000F2974"/>
    <w:rsid w:val="000F32FB"/>
    <w:rsid w:val="000F534F"/>
    <w:rsid w:val="000F729D"/>
    <w:rsid w:val="000F79BA"/>
    <w:rsid w:val="000F7DB1"/>
    <w:rsid w:val="001002C8"/>
    <w:rsid w:val="00100319"/>
    <w:rsid w:val="001017E3"/>
    <w:rsid w:val="001029AC"/>
    <w:rsid w:val="00103401"/>
    <w:rsid w:val="00103CB8"/>
    <w:rsid w:val="0010611A"/>
    <w:rsid w:val="001103E3"/>
    <w:rsid w:val="0011201B"/>
    <w:rsid w:val="001123BC"/>
    <w:rsid w:val="001135E4"/>
    <w:rsid w:val="00115F5E"/>
    <w:rsid w:val="00117EAD"/>
    <w:rsid w:val="00120433"/>
    <w:rsid w:val="00120C3E"/>
    <w:rsid w:val="00122A49"/>
    <w:rsid w:val="00124719"/>
    <w:rsid w:val="001257E8"/>
    <w:rsid w:val="00126F2A"/>
    <w:rsid w:val="0013082F"/>
    <w:rsid w:val="001312C3"/>
    <w:rsid w:val="001333BA"/>
    <w:rsid w:val="00133C62"/>
    <w:rsid w:val="00137269"/>
    <w:rsid w:val="00137D6E"/>
    <w:rsid w:val="00140EFF"/>
    <w:rsid w:val="00142EEC"/>
    <w:rsid w:val="00144C93"/>
    <w:rsid w:val="00150C7F"/>
    <w:rsid w:val="00151294"/>
    <w:rsid w:val="001517A6"/>
    <w:rsid w:val="00151E99"/>
    <w:rsid w:val="00152ADC"/>
    <w:rsid w:val="00152B49"/>
    <w:rsid w:val="00152C11"/>
    <w:rsid w:val="00153FDB"/>
    <w:rsid w:val="001551D6"/>
    <w:rsid w:val="00161C3F"/>
    <w:rsid w:val="001631A4"/>
    <w:rsid w:val="00164761"/>
    <w:rsid w:val="0016599F"/>
    <w:rsid w:val="00167B77"/>
    <w:rsid w:val="00170936"/>
    <w:rsid w:val="00171673"/>
    <w:rsid w:val="001728F1"/>
    <w:rsid w:val="00173630"/>
    <w:rsid w:val="00174121"/>
    <w:rsid w:val="001746CF"/>
    <w:rsid w:val="00175566"/>
    <w:rsid w:val="001757E5"/>
    <w:rsid w:val="00175C06"/>
    <w:rsid w:val="00176EDB"/>
    <w:rsid w:val="001774E0"/>
    <w:rsid w:val="001814BC"/>
    <w:rsid w:val="00181D7A"/>
    <w:rsid w:val="00182017"/>
    <w:rsid w:val="001826D3"/>
    <w:rsid w:val="00182E72"/>
    <w:rsid w:val="00184F41"/>
    <w:rsid w:val="001860DB"/>
    <w:rsid w:val="00186B4F"/>
    <w:rsid w:val="001877EC"/>
    <w:rsid w:val="001946AC"/>
    <w:rsid w:val="00194CDC"/>
    <w:rsid w:val="00194D33"/>
    <w:rsid w:val="001963E5"/>
    <w:rsid w:val="001A4711"/>
    <w:rsid w:val="001A58A6"/>
    <w:rsid w:val="001A5C82"/>
    <w:rsid w:val="001A6C6D"/>
    <w:rsid w:val="001A6F6F"/>
    <w:rsid w:val="001B0443"/>
    <w:rsid w:val="001B0668"/>
    <w:rsid w:val="001B1A22"/>
    <w:rsid w:val="001B1BF1"/>
    <w:rsid w:val="001B22F5"/>
    <w:rsid w:val="001B2ECB"/>
    <w:rsid w:val="001B310B"/>
    <w:rsid w:val="001B3DA4"/>
    <w:rsid w:val="001B4948"/>
    <w:rsid w:val="001B521E"/>
    <w:rsid w:val="001B57E7"/>
    <w:rsid w:val="001B66DF"/>
    <w:rsid w:val="001B6C88"/>
    <w:rsid w:val="001B6F14"/>
    <w:rsid w:val="001B757E"/>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9AC"/>
    <w:rsid w:val="001F38B5"/>
    <w:rsid w:val="001F685B"/>
    <w:rsid w:val="00200B77"/>
    <w:rsid w:val="00201386"/>
    <w:rsid w:val="00201596"/>
    <w:rsid w:val="00202632"/>
    <w:rsid w:val="002027AB"/>
    <w:rsid w:val="00202E41"/>
    <w:rsid w:val="00204615"/>
    <w:rsid w:val="0020498D"/>
    <w:rsid w:val="00205744"/>
    <w:rsid w:val="00205DD8"/>
    <w:rsid w:val="00206A38"/>
    <w:rsid w:val="002078A4"/>
    <w:rsid w:val="00212E5E"/>
    <w:rsid w:val="00213FFB"/>
    <w:rsid w:val="00214622"/>
    <w:rsid w:val="00214BFA"/>
    <w:rsid w:val="0021567A"/>
    <w:rsid w:val="00215C55"/>
    <w:rsid w:val="00217AE8"/>
    <w:rsid w:val="002201AB"/>
    <w:rsid w:val="00222548"/>
    <w:rsid w:val="00222748"/>
    <w:rsid w:val="002234A3"/>
    <w:rsid w:val="002241CE"/>
    <w:rsid w:val="00225C1F"/>
    <w:rsid w:val="00225CB0"/>
    <w:rsid w:val="0022645C"/>
    <w:rsid w:val="002267D6"/>
    <w:rsid w:val="0023072F"/>
    <w:rsid w:val="002362DB"/>
    <w:rsid w:val="002365D1"/>
    <w:rsid w:val="00236869"/>
    <w:rsid w:val="00241A85"/>
    <w:rsid w:val="00242981"/>
    <w:rsid w:val="00246691"/>
    <w:rsid w:val="00246833"/>
    <w:rsid w:val="00246889"/>
    <w:rsid w:val="00247A2D"/>
    <w:rsid w:val="00247C7E"/>
    <w:rsid w:val="00250722"/>
    <w:rsid w:val="00250DCD"/>
    <w:rsid w:val="00252033"/>
    <w:rsid w:val="00252B81"/>
    <w:rsid w:val="0025418C"/>
    <w:rsid w:val="00254518"/>
    <w:rsid w:val="002555F0"/>
    <w:rsid w:val="002570DE"/>
    <w:rsid w:val="00260F46"/>
    <w:rsid w:val="00262733"/>
    <w:rsid w:val="00263D61"/>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FA4"/>
    <w:rsid w:val="00282825"/>
    <w:rsid w:val="00283B2D"/>
    <w:rsid w:val="00283BE9"/>
    <w:rsid w:val="00283FAC"/>
    <w:rsid w:val="00284093"/>
    <w:rsid w:val="002843B5"/>
    <w:rsid w:val="00285979"/>
    <w:rsid w:val="00286ADE"/>
    <w:rsid w:val="0028706B"/>
    <w:rsid w:val="00290DB3"/>
    <w:rsid w:val="0029197C"/>
    <w:rsid w:val="00293BEC"/>
    <w:rsid w:val="00294598"/>
    <w:rsid w:val="002956D8"/>
    <w:rsid w:val="00295EF9"/>
    <w:rsid w:val="002A03FC"/>
    <w:rsid w:val="002A04F2"/>
    <w:rsid w:val="002A16EE"/>
    <w:rsid w:val="002A2850"/>
    <w:rsid w:val="002A32B1"/>
    <w:rsid w:val="002A5C70"/>
    <w:rsid w:val="002A678B"/>
    <w:rsid w:val="002B05BD"/>
    <w:rsid w:val="002B165C"/>
    <w:rsid w:val="002B1A1C"/>
    <w:rsid w:val="002B33A6"/>
    <w:rsid w:val="002B4595"/>
    <w:rsid w:val="002B706F"/>
    <w:rsid w:val="002C06FA"/>
    <w:rsid w:val="002C178F"/>
    <w:rsid w:val="002C261B"/>
    <w:rsid w:val="002C3256"/>
    <w:rsid w:val="002C5B49"/>
    <w:rsid w:val="002C6C0A"/>
    <w:rsid w:val="002C7B8F"/>
    <w:rsid w:val="002D0C19"/>
    <w:rsid w:val="002D3B73"/>
    <w:rsid w:val="002D6305"/>
    <w:rsid w:val="002E246D"/>
    <w:rsid w:val="002E2728"/>
    <w:rsid w:val="002E276A"/>
    <w:rsid w:val="002E4797"/>
    <w:rsid w:val="002E72FA"/>
    <w:rsid w:val="002F000A"/>
    <w:rsid w:val="002F0295"/>
    <w:rsid w:val="002F1AD8"/>
    <w:rsid w:val="002F3B50"/>
    <w:rsid w:val="002F601E"/>
    <w:rsid w:val="002F6560"/>
    <w:rsid w:val="00301484"/>
    <w:rsid w:val="00302EB9"/>
    <w:rsid w:val="00302FBE"/>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26C"/>
    <w:rsid w:val="00335C28"/>
    <w:rsid w:val="00336E63"/>
    <w:rsid w:val="0034048F"/>
    <w:rsid w:val="00342CA1"/>
    <w:rsid w:val="00342EAA"/>
    <w:rsid w:val="00343533"/>
    <w:rsid w:val="00343781"/>
    <w:rsid w:val="003441BC"/>
    <w:rsid w:val="0034473F"/>
    <w:rsid w:val="00345D77"/>
    <w:rsid w:val="003464F1"/>
    <w:rsid w:val="00347228"/>
    <w:rsid w:val="003567B4"/>
    <w:rsid w:val="00357114"/>
    <w:rsid w:val="00360F3A"/>
    <w:rsid w:val="00363BD3"/>
    <w:rsid w:val="00363EE0"/>
    <w:rsid w:val="00365555"/>
    <w:rsid w:val="00365980"/>
    <w:rsid w:val="00365DB9"/>
    <w:rsid w:val="00366597"/>
    <w:rsid w:val="00366B9E"/>
    <w:rsid w:val="00370439"/>
    <w:rsid w:val="0037072C"/>
    <w:rsid w:val="003712ED"/>
    <w:rsid w:val="00371409"/>
    <w:rsid w:val="00372512"/>
    <w:rsid w:val="00372604"/>
    <w:rsid w:val="0037299F"/>
    <w:rsid w:val="00374915"/>
    <w:rsid w:val="003753DD"/>
    <w:rsid w:val="00375F76"/>
    <w:rsid w:val="0037606C"/>
    <w:rsid w:val="003764EA"/>
    <w:rsid w:val="00376886"/>
    <w:rsid w:val="00376F05"/>
    <w:rsid w:val="00377E9A"/>
    <w:rsid w:val="00381AB1"/>
    <w:rsid w:val="003824CF"/>
    <w:rsid w:val="00383451"/>
    <w:rsid w:val="0038349D"/>
    <w:rsid w:val="00383DAD"/>
    <w:rsid w:val="003845D6"/>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61BC"/>
    <w:rsid w:val="003D57A3"/>
    <w:rsid w:val="003D74F6"/>
    <w:rsid w:val="003D781A"/>
    <w:rsid w:val="003E140C"/>
    <w:rsid w:val="003E1D84"/>
    <w:rsid w:val="003E31F3"/>
    <w:rsid w:val="003E343B"/>
    <w:rsid w:val="003E6C02"/>
    <w:rsid w:val="003E6FE9"/>
    <w:rsid w:val="003E7179"/>
    <w:rsid w:val="003F0687"/>
    <w:rsid w:val="003F0771"/>
    <w:rsid w:val="003F08E6"/>
    <w:rsid w:val="003F15F4"/>
    <w:rsid w:val="003F2582"/>
    <w:rsid w:val="003F3A3C"/>
    <w:rsid w:val="003F479E"/>
    <w:rsid w:val="003F6708"/>
    <w:rsid w:val="003F6FAD"/>
    <w:rsid w:val="0040049A"/>
    <w:rsid w:val="00402DCC"/>
    <w:rsid w:val="00403F47"/>
    <w:rsid w:val="0040420C"/>
    <w:rsid w:val="00405404"/>
    <w:rsid w:val="00405564"/>
    <w:rsid w:val="00405585"/>
    <w:rsid w:val="00407E85"/>
    <w:rsid w:val="0041072B"/>
    <w:rsid w:val="004109E1"/>
    <w:rsid w:val="00412516"/>
    <w:rsid w:val="004126C4"/>
    <w:rsid w:val="00415F33"/>
    <w:rsid w:val="0041696D"/>
    <w:rsid w:val="00417213"/>
    <w:rsid w:val="004174B6"/>
    <w:rsid w:val="004176CA"/>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5D7"/>
    <w:rsid w:val="0047780C"/>
    <w:rsid w:val="0048008C"/>
    <w:rsid w:val="00480A52"/>
    <w:rsid w:val="00482D17"/>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535B"/>
    <w:rsid w:val="004C6524"/>
    <w:rsid w:val="004C7E1E"/>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C5"/>
    <w:rsid w:val="004F00C5"/>
    <w:rsid w:val="004F0202"/>
    <w:rsid w:val="004F06E8"/>
    <w:rsid w:val="004F1E28"/>
    <w:rsid w:val="004F3695"/>
    <w:rsid w:val="004F3F61"/>
    <w:rsid w:val="004F4C8A"/>
    <w:rsid w:val="004F594E"/>
    <w:rsid w:val="00500A43"/>
    <w:rsid w:val="00500ECF"/>
    <w:rsid w:val="005016B6"/>
    <w:rsid w:val="00501C57"/>
    <w:rsid w:val="00501CFC"/>
    <w:rsid w:val="005048D8"/>
    <w:rsid w:val="00506357"/>
    <w:rsid w:val="00506B87"/>
    <w:rsid w:val="00510D9A"/>
    <w:rsid w:val="00513734"/>
    <w:rsid w:val="005154C7"/>
    <w:rsid w:val="00515790"/>
    <w:rsid w:val="00517971"/>
    <w:rsid w:val="00517CB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2FB"/>
    <w:rsid w:val="00541609"/>
    <w:rsid w:val="00542A22"/>
    <w:rsid w:val="00542BE6"/>
    <w:rsid w:val="00546B51"/>
    <w:rsid w:val="005476E9"/>
    <w:rsid w:val="0054772A"/>
    <w:rsid w:val="00547B26"/>
    <w:rsid w:val="0055120A"/>
    <w:rsid w:val="00551A21"/>
    <w:rsid w:val="0055336A"/>
    <w:rsid w:val="00553525"/>
    <w:rsid w:val="0055442D"/>
    <w:rsid w:val="00554ABE"/>
    <w:rsid w:val="005572F5"/>
    <w:rsid w:val="0055745B"/>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EC1"/>
    <w:rsid w:val="00575FC3"/>
    <w:rsid w:val="00582931"/>
    <w:rsid w:val="00583396"/>
    <w:rsid w:val="005843E9"/>
    <w:rsid w:val="00584480"/>
    <w:rsid w:val="00586609"/>
    <w:rsid w:val="00593F0F"/>
    <w:rsid w:val="005953E9"/>
    <w:rsid w:val="005966E8"/>
    <w:rsid w:val="0059795B"/>
    <w:rsid w:val="005A262C"/>
    <w:rsid w:val="005A39C6"/>
    <w:rsid w:val="005A4C38"/>
    <w:rsid w:val="005A4C8B"/>
    <w:rsid w:val="005A5579"/>
    <w:rsid w:val="005A59BD"/>
    <w:rsid w:val="005A5B5F"/>
    <w:rsid w:val="005A633F"/>
    <w:rsid w:val="005B0CDD"/>
    <w:rsid w:val="005B1D8F"/>
    <w:rsid w:val="005B2B17"/>
    <w:rsid w:val="005B5A53"/>
    <w:rsid w:val="005C05EE"/>
    <w:rsid w:val="005C07A9"/>
    <w:rsid w:val="005C15D5"/>
    <w:rsid w:val="005C194B"/>
    <w:rsid w:val="005C5C47"/>
    <w:rsid w:val="005C7293"/>
    <w:rsid w:val="005D02EE"/>
    <w:rsid w:val="005D106C"/>
    <w:rsid w:val="005D12C2"/>
    <w:rsid w:val="005D22BA"/>
    <w:rsid w:val="005D2E3A"/>
    <w:rsid w:val="005D5787"/>
    <w:rsid w:val="005D65D5"/>
    <w:rsid w:val="005D75B5"/>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FF8"/>
    <w:rsid w:val="005F77B2"/>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DB6"/>
    <w:rsid w:val="0066040E"/>
    <w:rsid w:val="00661632"/>
    <w:rsid w:val="00662003"/>
    <w:rsid w:val="0066238B"/>
    <w:rsid w:val="00663001"/>
    <w:rsid w:val="006633FC"/>
    <w:rsid w:val="00663444"/>
    <w:rsid w:val="00665B97"/>
    <w:rsid w:val="00666BF8"/>
    <w:rsid w:val="00666F29"/>
    <w:rsid w:val="006676CB"/>
    <w:rsid w:val="0067011B"/>
    <w:rsid w:val="006703CE"/>
    <w:rsid w:val="006729D1"/>
    <w:rsid w:val="0067338D"/>
    <w:rsid w:val="006739A7"/>
    <w:rsid w:val="00677FFD"/>
    <w:rsid w:val="0068053F"/>
    <w:rsid w:val="00685854"/>
    <w:rsid w:val="00687091"/>
    <w:rsid w:val="0068755E"/>
    <w:rsid w:val="00690BAC"/>
    <w:rsid w:val="00690E14"/>
    <w:rsid w:val="00690F09"/>
    <w:rsid w:val="00691769"/>
    <w:rsid w:val="0069249A"/>
    <w:rsid w:val="00692AC1"/>
    <w:rsid w:val="00692B02"/>
    <w:rsid w:val="00692C0E"/>
    <w:rsid w:val="00694C75"/>
    <w:rsid w:val="006962D6"/>
    <w:rsid w:val="006A079E"/>
    <w:rsid w:val="006A0B2D"/>
    <w:rsid w:val="006A0F6B"/>
    <w:rsid w:val="006A3C4F"/>
    <w:rsid w:val="006A4882"/>
    <w:rsid w:val="006A6303"/>
    <w:rsid w:val="006A6447"/>
    <w:rsid w:val="006A7BB7"/>
    <w:rsid w:val="006A7D90"/>
    <w:rsid w:val="006B027C"/>
    <w:rsid w:val="006B06F6"/>
    <w:rsid w:val="006B1722"/>
    <w:rsid w:val="006B294B"/>
    <w:rsid w:val="006B3A35"/>
    <w:rsid w:val="006B3CDD"/>
    <w:rsid w:val="006B3F9B"/>
    <w:rsid w:val="006B4A08"/>
    <w:rsid w:val="006B74AF"/>
    <w:rsid w:val="006C0197"/>
    <w:rsid w:val="006C16BC"/>
    <w:rsid w:val="006C18DA"/>
    <w:rsid w:val="006C2EE0"/>
    <w:rsid w:val="006C3557"/>
    <w:rsid w:val="006C3890"/>
    <w:rsid w:val="006C4AD4"/>
    <w:rsid w:val="006C6E04"/>
    <w:rsid w:val="006C76F2"/>
    <w:rsid w:val="006D17C0"/>
    <w:rsid w:val="006D2CD9"/>
    <w:rsid w:val="006D2EE8"/>
    <w:rsid w:val="006D3133"/>
    <w:rsid w:val="006D585B"/>
    <w:rsid w:val="006D5EC9"/>
    <w:rsid w:val="006D7091"/>
    <w:rsid w:val="006E34AC"/>
    <w:rsid w:val="006E3AE6"/>
    <w:rsid w:val="006E50B0"/>
    <w:rsid w:val="006E5A42"/>
    <w:rsid w:val="006E7C24"/>
    <w:rsid w:val="006F39BB"/>
    <w:rsid w:val="006F44FB"/>
    <w:rsid w:val="006F7BC3"/>
    <w:rsid w:val="00700A2D"/>
    <w:rsid w:val="00701D2C"/>
    <w:rsid w:val="00702C5B"/>
    <w:rsid w:val="00703841"/>
    <w:rsid w:val="0070410F"/>
    <w:rsid w:val="007112EA"/>
    <w:rsid w:val="0071247E"/>
    <w:rsid w:val="007135C2"/>
    <w:rsid w:val="007141F0"/>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53CA"/>
    <w:rsid w:val="007357CE"/>
    <w:rsid w:val="007359AE"/>
    <w:rsid w:val="00736B9A"/>
    <w:rsid w:val="00736F2E"/>
    <w:rsid w:val="00737042"/>
    <w:rsid w:val="00737428"/>
    <w:rsid w:val="00740181"/>
    <w:rsid w:val="00740329"/>
    <w:rsid w:val="00740F77"/>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119F"/>
    <w:rsid w:val="0075389C"/>
    <w:rsid w:val="0075453A"/>
    <w:rsid w:val="00754925"/>
    <w:rsid w:val="00755722"/>
    <w:rsid w:val="00756885"/>
    <w:rsid w:val="00756D7F"/>
    <w:rsid w:val="00757B0C"/>
    <w:rsid w:val="007609D8"/>
    <w:rsid w:val="007618F3"/>
    <w:rsid w:val="00761C88"/>
    <w:rsid w:val="00761E05"/>
    <w:rsid w:val="007625A0"/>
    <w:rsid w:val="00762CD5"/>
    <w:rsid w:val="00762CDE"/>
    <w:rsid w:val="00763175"/>
    <w:rsid w:val="007633D1"/>
    <w:rsid w:val="00763D27"/>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72DD"/>
    <w:rsid w:val="00852044"/>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E37"/>
    <w:rsid w:val="00890121"/>
    <w:rsid w:val="008913E8"/>
    <w:rsid w:val="00891CA9"/>
    <w:rsid w:val="008979AB"/>
    <w:rsid w:val="008A1B75"/>
    <w:rsid w:val="008A2DA3"/>
    <w:rsid w:val="008A6442"/>
    <w:rsid w:val="008A6A77"/>
    <w:rsid w:val="008A7E31"/>
    <w:rsid w:val="008B1C0B"/>
    <w:rsid w:val="008B1C24"/>
    <w:rsid w:val="008B2337"/>
    <w:rsid w:val="008B3948"/>
    <w:rsid w:val="008B529B"/>
    <w:rsid w:val="008B53AE"/>
    <w:rsid w:val="008B68B7"/>
    <w:rsid w:val="008C2DDF"/>
    <w:rsid w:val="008C3D1B"/>
    <w:rsid w:val="008C40EC"/>
    <w:rsid w:val="008C6A66"/>
    <w:rsid w:val="008C6F64"/>
    <w:rsid w:val="008C7399"/>
    <w:rsid w:val="008C7840"/>
    <w:rsid w:val="008D05EF"/>
    <w:rsid w:val="008D2AC6"/>
    <w:rsid w:val="008D2BA3"/>
    <w:rsid w:val="008D2E4F"/>
    <w:rsid w:val="008D46DD"/>
    <w:rsid w:val="008D5680"/>
    <w:rsid w:val="008D5698"/>
    <w:rsid w:val="008D6117"/>
    <w:rsid w:val="008D69B2"/>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128AD"/>
    <w:rsid w:val="0091331C"/>
    <w:rsid w:val="0091461D"/>
    <w:rsid w:val="00914C55"/>
    <w:rsid w:val="0091631F"/>
    <w:rsid w:val="00921DF7"/>
    <w:rsid w:val="00922E7B"/>
    <w:rsid w:val="009231D5"/>
    <w:rsid w:val="009246D4"/>
    <w:rsid w:val="0092501E"/>
    <w:rsid w:val="009260ED"/>
    <w:rsid w:val="00927106"/>
    <w:rsid w:val="00927498"/>
    <w:rsid w:val="00927EFB"/>
    <w:rsid w:val="00932573"/>
    <w:rsid w:val="00934DE9"/>
    <w:rsid w:val="009351F3"/>
    <w:rsid w:val="00935843"/>
    <w:rsid w:val="00937088"/>
    <w:rsid w:val="0093791A"/>
    <w:rsid w:val="00941026"/>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5009"/>
    <w:rsid w:val="0097578A"/>
    <w:rsid w:val="00977D99"/>
    <w:rsid w:val="00980230"/>
    <w:rsid w:val="0098096A"/>
    <w:rsid w:val="00981336"/>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2371"/>
    <w:rsid w:val="009A2817"/>
    <w:rsid w:val="009A3BA8"/>
    <w:rsid w:val="009A4A0D"/>
    <w:rsid w:val="009A4AC6"/>
    <w:rsid w:val="009A51B6"/>
    <w:rsid w:val="009B1D8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15C5"/>
    <w:rsid w:val="00A03873"/>
    <w:rsid w:val="00A03AE4"/>
    <w:rsid w:val="00A04871"/>
    <w:rsid w:val="00A05434"/>
    <w:rsid w:val="00A05598"/>
    <w:rsid w:val="00A077BF"/>
    <w:rsid w:val="00A07D98"/>
    <w:rsid w:val="00A07F95"/>
    <w:rsid w:val="00A10975"/>
    <w:rsid w:val="00A10F27"/>
    <w:rsid w:val="00A12597"/>
    <w:rsid w:val="00A13DBB"/>
    <w:rsid w:val="00A13E44"/>
    <w:rsid w:val="00A15E5E"/>
    <w:rsid w:val="00A15FA2"/>
    <w:rsid w:val="00A20F09"/>
    <w:rsid w:val="00A21676"/>
    <w:rsid w:val="00A22261"/>
    <w:rsid w:val="00A24F85"/>
    <w:rsid w:val="00A26442"/>
    <w:rsid w:val="00A268D9"/>
    <w:rsid w:val="00A27234"/>
    <w:rsid w:val="00A30950"/>
    <w:rsid w:val="00A30DA6"/>
    <w:rsid w:val="00A36950"/>
    <w:rsid w:val="00A36F76"/>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7FA7"/>
    <w:rsid w:val="00A900D4"/>
    <w:rsid w:val="00A90254"/>
    <w:rsid w:val="00A9031C"/>
    <w:rsid w:val="00A9035B"/>
    <w:rsid w:val="00A90753"/>
    <w:rsid w:val="00A908A9"/>
    <w:rsid w:val="00A913B4"/>
    <w:rsid w:val="00A91C31"/>
    <w:rsid w:val="00A94A95"/>
    <w:rsid w:val="00A96DB8"/>
    <w:rsid w:val="00A97913"/>
    <w:rsid w:val="00AA062B"/>
    <w:rsid w:val="00AA07C8"/>
    <w:rsid w:val="00AA1A22"/>
    <w:rsid w:val="00AA1FAE"/>
    <w:rsid w:val="00AA203A"/>
    <w:rsid w:val="00AA2F47"/>
    <w:rsid w:val="00AA46AE"/>
    <w:rsid w:val="00AA471A"/>
    <w:rsid w:val="00AA5C87"/>
    <w:rsid w:val="00AA6BF5"/>
    <w:rsid w:val="00AA706D"/>
    <w:rsid w:val="00AB0A92"/>
    <w:rsid w:val="00AB25D5"/>
    <w:rsid w:val="00AB2CBE"/>
    <w:rsid w:val="00AB3A99"/>
    <w:rsid w:val="00AB3AAE"/>
    <w:rsid w:val="00AB5369"/>
    <w:rsid w:val="00AB5CCC"/>
    <w:rsid w:val="00AB6162"/>
    <w:rsid w:val="00AB6399"/>
    <w:rsid w:val="00AB6B3B"/>
    <w:rsid w:val="00AB6FA2"/>
    <w:rsid w:val="00AC1232"/>
    <w:rsid w:val="00AC148D"/>
    <w:rsid w:val="00AC177B"/>
    <w:rsid w:val="00AC17CD"/>
    <w:rsid w:val="00AC1DDC"/>
    <w:rsid w:val="00AC3C5F"/>
    <w:rsid w:val="00AC4028"/>
    <w:rsid w:val="00AC551C"/>
    <w:rsid w:val="00AC5BD3"/>
    <w:rsid w:val="00AC70DD"/>
    <w:rsid w:val="00AD2993"/>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58E"/>
    <w:rsid w:val="00B13736"/>
    <w:rsid w:val="00B148B1"/>
    <w:rsid w:val="00B148FE"/>
    <w:rsid w:val="00B14A49"/>
    <w:rsid w:val="00B14E80"/>
    <w:rsid w:val="00B15699"/>
    <w:rsid w:val="00B1604D"/>
    <w:rsid w:val="00B164D3"/>
    <w:rsid w:val="00B176AC"/>
    <w:rsid w:val="00B202C1"/>
    <w:rsid w:val="00B20F22"/>
    <w:rsid w:val="00B220F5"/>
    <w:rsid w:val="00B22406"/>
    <w:rsid w:val="00B23826"/>
    <w:rsid w:val="00B239A9"/>
    <w:rsid w:val="00B25B17"/>
    <w:rsid w:val="00B3203B"/>
    <w:rsid w:val="00B35C88"/>
    <w:rsid w:val="00B35DCA"/>
    <w:rsid w:val="00B36512"/>
    <w:rsid w:val="00B36CF9"/>
    <w:rsid w:val="00B376DC"/>
    <w:rsid w:val="00B40200"/>
    <w:rsid w:val="00B40297"/>
    <w:rsid w:val="00B406C6"/>
    <w:rsid w:val="00B41EF6"/>
    <w:rsid w:val="00B42E9E"/>
    <w:rsid w:val="00B43687"/>
    <w:rsid w:val="00B44D42"/>
    <w:rsid w:val="00B45EAE"/>
    <w:rsid w:val="00B46EBF"/>
    <w:rsid w:val="00B4733F"/>
    <w:rsid w:val="00B5159B"/>
    <w:rsid w:val="00B52B8B"/>
    <w:rsid w:val="00B54A42"/>
    <w:rsid w:val="00B55797"/>
    <w:rsid w:val="00B55A79"/>
    <w:rsid w:val="00B573B4"/>
    <w:rsid w:val="00B61069"/>
    <w:rsid w:val="00B6265C"/>
    <w:rsid w:val="00B63709"/>
    <w:rsid w:val="00B64835"/>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74FC"/>
    <w:rsid w:val="00B87A6C"/>
    <w:rsid w:val="00B906C5"/>
    <w:rsid w:val="00B91EFE"/>
    <w:rsid w:val="00B9282A"/>
    <w:rsid w:val="00B92E38"/>
    <w:rsid w:val="00B9439F"/>
    <w:rsid w:val="00B94B26"/>
    <w:rsid w:val="00B952DC"/>
    <w:rsid w:val="00B96BB8"/>
    <w:rsid w:val="00BA5734"/>
    <w:rsid w:val="00BA5951"/>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6E8"/>
    <w:rsid w:val="00BC313D"/>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BF"/>
    <w:rsid w:val="00BE0737"/>
    <w:rsid w:val="00BE105B"/>
    <w:rsid w:val="00BE75A3"/>
    <w:rsid w:val="00BF187C"/>
    <w:rsid w:val="00BF41C3"/>
    <w:rsid w:val="00BF4674"/>
    <w:rsid w:val="00BF621A"/>
    <w:rsid w:val="00C019CA"/>
    <w:rsid w:val="00C03A17"/>
    <w:rsid w:val="00C03D28"/>
    <w:rsid w:val="00C03FA3"/>
    <w:rsid w:val="00C05389"/>
    <w:rsid w:val="00C05748"/>
    <w:rsid w:val="00C07256"/>
    <w:rsid w:val="00C07F7A"/>
    <w:rsid w:val="00C10668"/>
    <w:rsid w:val="00C139E8"/>
    <w:rsid w:val="00C14FDB"/>
    <w:rsid w:val="00C15224"/>
    <w:rsid w:val="00C1645A"/>
    <w:rsid w:val="00C1728B"/>
    <w:rsid w:val="00C17352"/>
    <w:rsid w:val="00C2017D"/>
    <w:rsid w:val="00C203CA"/>
    <w:rsid w:val="00C20833"/>
    <w:rsid w:val="00C23D5F"/>
    <w:rsid w:val="00C27058"/>
    <w:rsid w:val="00C30778"/>
    <w:rsid w:val="00C3103B"/>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51210"/>
    <w:rsid w:val="00C51F80"/>
    <w:rsid w:val="00C52571"/>
    <w:rsid w:val="00C5349F"/>
    <w:rsid w:val="00C53818"/>
    <w:rsid w:val="00C55DDF"/>
    <w:rsid w:val="00C56473"/>
    <w:rsid w:val="00C60245"/>
    <w:rsid w:val="00C638F8"/>
    <w:rsid w:val="00C64BF3"/>
    <w:rsid w:val="00C66A38"/>
    <w:rsid w:val="00C6716C"/>
    <w:rsid w:val="00C72171"/>
    <w:rsid w:val="00C73089"/>
    <w:rsid w:val="00C740A8"/>
    <w:rsid w:val="00C745B1"/>
    <w:rsid w:val="00C74A82"/>
    <w:rsid w:val="00C76221"/>
    <w:rsid w:val="00C76CDB"/>
    <w:rsid w:val="00C810E4"/>
    <w:rsid w:val="00C81AD0"/>
    <w:rsid w:val="00C8213D"/>
    <w:rsid w:val="00C830A1"/>
    <w:rsid w:val="00C834A6"/>
    <w:rsid w:val="00C838C7"/>
    <w:rsid w:val="00C83CD2"/>
    <w:rsid w:val="00C841C9"/>
    <w:rsid w:val="00C85AC6"/>
    <w:rsid w:val="00C85B33"/>
    <w:rsid w:val="00C86138"/>
    <w:rsid w:val="00C8626D"/>
    <w:rsid w:val="00C879C0"/>
    <w:rsid w:val="00C87CAF"/>
    <w:rsid w:val="00C91A2F"/>
    <w:rsid w:val="00C93094"/>
    <w:rsid w:val="00C93ED4"/>
    <w:rsid w:val="00C946D4"/>
    <w:rsid w:val="00C94E12"/>
    <w:rsid w:val="00C95195"/>
    <w:rsid w:val="00C956CE"/>
    <w:rsid w:val="00C97B98"/>
    <w:rsid w:val="00CA11EB"/>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4D5"/>
    <w:rsid w:val="00CC7F4A"/>
    <w:rsid w:val="00CD18B9"/>
    <w:rsid w:val="00CD1B6A"/>
    <w:rsid w:val="00CD37D9"/>
    <w:rsid w:val="00CD52DD"/>
    <w:rsid w:val="00CD57A5"/>
    <w:rsid w:val="00CD5902"/>
    <w:rsid w:val="00CD69E0"/>
    <w:rsid w:val="00CD6AF6"/>
    <w:rsid w:val="00CE0FC4"/>
    <w:rsid w:val="00CE2958"/>
    <w:rsid w:val="00CE2B21"/>
    <w:rsid w:val="00CE3C8B"/>
    <w:rsid w:val="00CE40FC"/>
    <w:rsid w:val="00CE55E8"/>
    <w:rsid w:val="00CE65D6"/>
    <w:rsid w:val="00CE7071"/>
    <w:rsid w:val="00CE7D42"/>
    <w:rsid w:val="00CF0EDA"/>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40AE"/>
    <w:rsid w:val="00D14800"/>
    <w:rsid w:val="00D1601B"/>
    <w:rsid w:val="00D175EA"/>
    <w:rsid w:val="00D17990"/>
    <w:rsid w:val="00D2070A"/>
    <w:rsid w:val="00D2186A"/>
    <w:rsid w:val="00D22D28"/>
    <w:rsid w:val="00D23E3C"/>
    <w:rsid w:val="00D25A76"/>
    <w:rsid w:val="00D3151B"/>
    <w:rsid w:val="00D33236"/>
    <w:rsid w:val="00D33414"/>
    <w:rsid w:val="00D3365E"/>
    <w:rsid w:val="00D35981"/>
    <w:rsid w:val="00D35E94"/>
    <w:rsid w:val="00D36FE1"/>
    <w:rsid w:val="00D3754B"/>
    <w:rsid w:val="00D41CE2"/>
    <w:rsid w:val="00D444D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3FD"/>
    <w:rsid w:val="00D62DBC"/>
    <w:rsid w:val="00D632CD"/>
    <w:rsid w:val="00D63615"/>
    <w:rsid w:val="00D640F3"/>
    <w:rsid w:val="00D66725"/>
    <w:rsid w:val="00D6683A"/>
    <w:rsid w:val="00D66EF7"/>
    <w:rsid w:val="00D66FE2"/>
    <w:rsid w:val="00D67565"/>
    <w:rsid w:val="00D67A0F"/>
    <w:rsid w:val="00D7036F"/>
    <w:rsid w:val="00D71874"/>
    <w:rsid w:val="00D71D31"/>
    <w:rsid w:val="00D71F65"/>
    <w:rsid w:val="00D72367"/>
    <w:rsid w:val="00D734FE"/>
    <w:rsid w:val="00D742E5"/>
    <w:rsid w:val="00D7468E"/>
    <w:rsid w:val="00D74A19"/>
    <w:rsid w:val="00D7538A"/>
    <w:rsid w:val="00D75B0B"/>
    <w:rsid w:val="00D77412"/>
    <w:rsid w:val="00D80691"/>
    <w:rsid w:val="00D81CA7"/>
    <w:rsid w:val="00D82429"/>
    <w:rsid w:val="00D837A7"/>
    <w:rsid w:val="00D84AE4"/>
    <w:rsid w:val="00D85512"/>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289A"/>
    <w:rsid w:val="00DB5464"/>
    <w:rsid w:val="00DB7F67"/>
    <w:rsid w:val="00DC0CC7"/>
    <w:rsid w:val="00DC20B1"/>
    <w:rsid w:val="00DC26D1"/>
    <w:rsid w:val="00DC2E6E"/>
    <w:rsid w:val="00DC4179"/>
    <w:rsid w:val="00DC482F"/>
    <w:rsid w:val="00DC48F8"/>
    <w:rsid w:val="00DC5BCE"/>
    <w:rsid w:val="00DC65A4"/>
    <w:rsid w:val="00DC77BF"/>
    <w:rsid w:val="00DC7856"/>
    <w:rsid w:val="00DD0588"/>
    <w:rsid w:val="00DD13DF"/>
    <w:rsid w:val="00DD1DC8"/>
    <w:rsid w:val="00DD41C0"/>
    <w:rsid w:val="00DD4C7A"/>
    <w:rsid w:val="00DD4CC4"/>
    <w:rsid w:val="00DD53B8"/>
    <w:rsid w:val="00DD7695"/>
    <w:rsid w:val="00DE0117"/>
    <w:rsid w:val="00DE191B"/>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79B1"/>
    <w:rsid w:val="00E03E25"/>
    <w:rsid w:val="00E03FDF"/>
    <w:rsid w:val="00E05946"/>
    <w:rsid w:val="00E05DC4"/>
    <w:rsid w:val="00E11702"/>
    <w:rsid w:val="00E12074"/>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47945"/>
    <w:rsid w:val="00E51945"/>
    <w:rsid w:val="00E53CE1"/>
    <w:rsid w:val="00E56903"/>
    <w:rsid w:val="00E56D12"/>
    <w:rsid w:val="00E56F33"/>
    <w:rsid w:val="00E57E18"/>
    <w:rsid w:val="00E60256"/>
    <w:rsid w:val="00E6082C"/>
    <w:rsid w:val="00E6091E"/>
    <w:rsid w:val="00E60C02"/>
    <w:rsid w:val="00E61214"/>
    <w:rsid w:val="00E61215"/>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5202"/>
    <w:rsid w:val="00E9612B"/>
    <w:rsid w:val="00E961CA"/>
    <w:rsid w:val="00E96A8D"/>
    <w:rsid w:val="00E96FF9"/>
    <w:rsid w:val="00EA0806"/>
    <w:rsid w:val="00EA0E55"/>
    <w:rsid w:val="00EA0EDC"/>
    <w:rsid w:val="00EA159E"/>
    <w:rsid w:val="00EA6020"/>
    <w:rsid w:val="00EA6BD8"/>
    <w:rsid w:val="00EA78A1"/>
    <w:rsid w:val="00EB08F6"/>
    <w:rsid w:val="00EB1E90"/>
    <w:rsid w:val="00EB2658"/>
    <w:rsid w:val="00EB5304"/>
    <w:rsid w:val="00EB69A5"/>
    <w:rsid w:val="00EB6CA0"/>
    <w:rsid w:val="00EC0F51"/>
    <w:rsid w:val="00EC346E"/>
    <w:rsid w:val="00EC4093"/>
    <w:rsid w:val="00ED304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C48"/>
    <w:rsid w:val="00F05E5D"/>
    <w:rsid w:val="00F07433"/>
    <w:rsid w:val="00F07571"/>
    <w:rsid w:val="00F1035B"/>
    <w:rsid w:val="00F11132"/>
    <w:rsid w:val="00F20599"/>
    <w:rsid w:val="00F2134F"/>
    <w:rsid w:val="00F22516"/>
    <w:rsid w:val="00F2434F"/>
    <w:rsid w:val="00F25BB7"/>
    <w:rsid w:val="00F25F73"/>
    <w:rsid w:val="00F2643F"/>
    <w:rsid w:val="00F31723"/>
    <w:rsid w:val="00F32113"/>
    <w:rsid w:val="00F34B9B"/>
    <w:rsid w:val="00F35861"/>
    <w:rsid w:val="00F367AF"/>
    <w:rsid w:val="00F40BE1"/>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A45"/>
    <w:rsid w:val="00F7796D"/>
    <w:rsid w:val="00F80C91"/>
    <w:rsid w:val="00F81D05"/>
    <w:rsid w:val="00F83BA7"/>
    <w:rsid w:val="00F84567"/>
    <w:rsid w:val="00F8492A"/>
    <w:rsid w:val="00F904C4"/>
    <w:rsid w:val="00F91B99"/>
    <w:rsid w:val="00F91E7F"/>
    <w:rsid w:val="00F92E3D"/>
    <w:rsid w:val="00F94224"/>
    <w:rsid w:val="00F95F15"/>
    <w:rsid w:val="00F9618A"/>
    <w:rsid w:val="00F97464"/>
    <w:rsid w:val="00F97729"/>
    <w:rsid w:val="00F978B2"/>
    <w:rsid w:val="00F97C4E"/>
    <w:rsid w:val="00F97F62"/>
    <w:rsid w:val="00FA1076"/>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7108"/>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pPr>
      <w:spacing w:line="240" w:lineRule="auto"/>
    </w:pPr>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6295</Words>
  <Characters>92886</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08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Xu, Mengyao (MU-Student)</cp:lastModifiedBy>
  <cp:revision>2</cp:revision>
  <cp:lastPrinted>2020-10-29T18:02:00Z</cp:lastPrinted>
  <dcterms:created xsi:type="dcterms:W3CDTF">2020-11-04T06:05:00Z</dcterms:created>
  <dcterms:modified xsi:type="dcterms:W3CDTF">2020-11-04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